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F9C2F3" w14:textId="77777777" w:rsidR="00AB4CFA" w:rsidRDefault="00100EC8" w:rsidP="00833773">
      <w:pPr>
        <w:pStyle w:val="Title1"/>
      </w:pPr>
      <w:r w:rsidRPr="00100EC8">
        <w:t xml:space="preserve">Identification of tree seedling </w:t>
      </w:r>
      <w:r w:rsidR="00AB4CFA">
        <w:t>with</w:t>
      </w:r>
      <w:r w:rsidRPr="00100EC8">
        <w:t xml:space="preserve"> high resolution UAV lidar</w:t>
      </w:r>
    </w:p>
    <w:p w14:paraId="6A30DC8D" w14:textId="2EBBC823" w:rsidR="00BD070B" w:rsidRDefault="00100EC8" w:rsidP="00833773">
      <w:pPr>
        <w:pStyle w:val="Title1"/>
      </w:pPr>
      <w:r>
        <w:t>NRS 504 Final Project</w:t>
      </w:r>
    </w:p>
    <w:p w14:paraId="1E3D5FC1" w14:textId="1E7AD37A" w:rsidR="005B03AD" w:rsidRPr="00BD070B" w:rsidRDefault="00100EC8" w:rsidP="00833773">
      <w:pPr>
        <w:pStyle w:val="Author1"/>
      </w:pPr>
      <w:r>
        <w:t>Anthony Martinez</w:t>
      </w:r>
      <w:r w:rsidR="00BD070B" w:rsidRPr="00BD070B">
        <w:t xml:space="preserve"> </w:t>
      </w:r>
    </w:p>
    <w:p w14:paraId="338F382B" w14:textId="77777777" w:rsidR="00BD070B" w:rsidRPr="00A5681C" w:rsidRDefault="00BD070B" w:rsidP="00833773"/>
    <w:p w14:paraId="186AA749" w14:textId="6EC10436" w:rsidR="00FC6395" w:rsidRPr="00086DFE" w:rsidRDefault="00FC6395" w:rsidP="00833773">
      <w:pPr>
        <w:pStyle w:val="Heading1"/>
      </w:pPr>
      <w:r w:rsidRPr="00086DFE">
        <w:t>Background</w:t>
      </w:r>
      <w:r w:rsidR="005B03AD" w:rsidRPr="00086DFE">
        <w:t>/Introduction</w:t>
      </w:r>
    </w:p>
    <w:p w14:paraId="7FE6E1D6" w14:textId="7AD6009E" w:rsidR="006A4223" w:rsidRDefault="00086DFE" w:rsidP="00833773">
      <w:r>
        <w:t>A critical component of sustainable forest management is the regeneration of trees for the continuance of future forests.  To effectively monitor the condition of a forest stand, it is necessary to characterize tree seedlings and saplings.</w:t>
      </w:r>
      <w:r w:rsidR="006A4223">
        <w:t xml:space="preserve"> </w:t>
      </w:r>
      <w:r>
        <w:t xml:space="preserve"> </w:t>
      </w:r>
      <w:r w:rsidR="006A4223">
        <w:t xml:space="preserve">Current methods of seedling quantification involve resource intensive manual seedling surveys. </w:t>
      </w:r>
      <w:r w:rsidR="00CB29CB">
        <w:t>As technology advances, an automated method of quantifying tree regeneration could reduce the cost forest measurements and free up resources for other forest management projects.</w:t>
      </w:r>
    </w:p>
    <w:p w14:paraId="618AAD47" w14:textId="2D227E07" w:rsidR="006A4223" w:rsidRDefault="006A4223" w:rsidP="00833773">
      <w:r>
        <w:t xml:space="preserve">Lidar is a technology that can quickly provide precision forest measurements over large areas and </w:t>
      </w:r>
      <w:r w:rsidR="00CB29CB">
        <w:t>it is</w:t>
      </w:r>
      <w:r>
        <w:t xml:space="preserve"> being used with greater frequency in forestry applications. Lidar has traditionally been collected by mounting sensors on planes.  These plane-mounted systems are expensive to own and operate, which makes the data they collect prohibitively expensive for many land managers.</w:t>
      </w:r>
      <w:r w:rsidR="00CB29CB">
        <w:t xml:space="preserve"> </w:t>
      </w:r>
      <w:r w:rsidR="00086DFE" w:rsidRPr="00223681">
        <w:t>Recently, with advances in UAV</w:t>
      </w:r>
      <w:r w:rsidR="00086DFE">
        <w:t xml:space="preserve"> (unmanned aerial vehicles)</w:t>
      </w:r>
      <w:r w:rsidR="00086DFE" w:rsidRPr="00223681">
        <w:t xml:space="preserve"> capabilities </w:t>
      </w:r>
      <w:r w:rsidR="00086DFE" w:rsidRPr="006012E6">
        <w:t>and availability, UAV lidar systems are reaching the market, increasing the accessibility of high-precision data to land</w:t>
      </w:r>
      <w:r w:rsidR="00086DFE">
        <w:t xml:space="preserve"> managers</w:t>
      </w:r>
      <w:r w:rsidR="00086DFE" w:rsidRPr="00223681">
        <w:t>.</w:t>
      </w:r>
      <w:r w:rsidR="00086DFE">
        <w:t xml:space="preserve">  </w:t>
      </w:r>
    </w:p>
    <w:p w14:paraId="7DCB7FAD" w14:textId="014224CE" w:rsidR="00086DFE" w:rsidRPr="00086DFE" w:rsidRDefault="00086DFE" w:rsidP="00833773">
      <w:r>
        <w:t xml:space="preserve">To make UAV lidar data a worthwhile investment for land managers, it is necessary to develop techniques to extract as much information from it as possible.  A literature search in both Google Scholar and Web of Science yielded no results on the use of UAV lidar in the detection and characterization of tree seedlings and saplings.  This information could be useful to land managers who are interested in forest regeneration, including post-disturbance or post-harvest regeneration.  UAV detection and quantification of tree regeneration could reduce the tedious </w:t>
      </w:r>
      <w:r>
        <w:lastRenderedPageBreak/>
        <w:t>field work involved in seedling counting, and increase the accuracy of these traditional methods, which rely on extrapolating field data, often over large areas</w:t>
      </w:r>
      <w:r w:rsidR="00D63730">
        <w:t>.</w:t>
      </w:r>
    </w:p>
    <w:p w14:paraId="4EA050F1" w14:textId="0BCD7A75" w:rsidR="00FC6395" w:rsidRPr="00086DFE" w:rsidRDefault="00A5681C" w:rsidP="00833773">
      <w:pPr>
        <w:pStyle w:val="Heading2"/>
      </w:pPr>
      <w:r w:rsidRPr="00086DFE">
        <w:t>Objectives</w:t>
      </w:r>
    </w:p>
    <w:p w14:paraId="65A3DD16" w14:textId="400EF1FD" w:rsidR="00CB29CB" w:rsidRPr="00086DFE" w:rsidRDefault="00CB29CB" w:rsidP="00833773">
      <w:r>
        <w:t>Identify the locations of tree saplings using high-resolution UAV lidar.</w:t>
      </w:r>
    </w:p>
    <w:p w14:paraId="0A6C9740" w14:textId="36DF198C" w:rsidR="00BD070B" w:rsidRDefault="00BD070B" w:rsidP="00833773">
      <w:pPr>
        <w:pStyle w:val="Heading1"/>
      </w:pPr>
      <w:r>
        <w:t>Methods</w:t>
      </w:r>
    </w:p>
    <w:p w14:paraId="02F323EE" w14:textId="24D02849" w:rsidR="00BD070B" w:rsidRDefault="003F3E69" w:rsidP="00833773">
      <w:pPr>
        <w:pStyle w:val="Heading2"/>
      </w:pPr>
      <w:r w:rsidRPr="00086DFE">
        <w:t>Study are</w:t>
      </w:r>
      <w:r w:rsidR="00BD070B" w:rsidRPr="00086DFE">
        <w:t>a</w:t>
      </w:r>
    </w:p>
    <w:p w14:paraId="60A65162" w14:textId="5935167E" w:rsidR="00130A8E" w:rsidRDefault="00C35003" w:rsidP="00833773">
      <w:r>
        <w:t xml:space="preserve">The study area was in the </w:t>
      </w:r>
      <w:r w:rsidR="00B83695">
        <w:t xml:space="preserve">University of Idaho </w:t>
      </w:r>
      <w:r w:rsidR="006012E6">
        <w:t>Experimental</w:t>
      </w:r>
      <w:r w:rsidR="00B83695">
        <w:t xml:space="preserve"> Forest on Moscow Mountain</w:t>
      </w:r>
      <w:r>
        <w:t>,</w:t>
      </w:r>
      <w:r w:rsidR="00B83695">
        <w:t xml:space="preserve"> in Latah County, Idaho.</w:t>
      </w:r>
      <w:r>
        <w:t xml:space="preserve">  The site was located in a recently harvested mixed conifer stand.</w:t>
      </w:r>
      <w:r w:rsidR="00CB29CB">
        <w:t xml:space="preserve"> In addition to conifer seedlings, the forest floor contained a grasses and light logging slash</w:t>
      </w:r>
      <w:r w:rsidR="0034197D">
        <w:t xml:space="preserve"> (Figure 1)</w:t>
      </w:r>
      <w:r w:rsidR="00CB29CB">
        <w:t>.</w:t>
      </w:r>
    </w:p>
    <w:tbl>
      <w:tblPr>
        <w:tblStyle w:val="TableGrid"/>
        <w:tblW w:w="0" w:type="auto"/>
        <w:tblLook w:val="04A0" w:firstRow="1" w:lastRow="0" w:firstColumn="1" w:lastColumn="0" w:noHBand="0" w:noVBand="1"/>
      </w:tblPr>
      <w:tblGrid>
        <w:gridCol w:w="8630"/>
      </w:tblGrid>
      <w:tr w:rsidR="002C757F" w14:paraId="5389CCFA" w14:textId="77777777" w:rsidTr="002C757F">
        <w:trPr>
          <w:trHeight w:val="6380"/>
        </w:trPr>
        <w:tc>
          <w:tcPr>
            <w:tcW w:w="8630" w:type="dxa"/>
          </w:tcPr>
          <w:p w14:paraId="08DE4F03" w14:textId="7CC12294" w:rsidR="002C757F" w:rsidRDefault="002C757F" w:rsidP="002C757F">
            <w:pPr>
              <w:spacing w:line="240" w:lineRule="auto"/>
            </w:pPr>
            <w:r>
              <w:rPr>
                <w:noProof/>
              </w:rPr>
              <w:drawing>
                <wp:anchor distT="0" distB="0" distL="114300" distR="114300" simplePos="0" relativeHeight="251663360" behindDoc="0" locked="0" layoutInCell="1" allowOverlap="1" wp14:anchorId="185878AF" wp14:editId="7DEBE805">
                  <wp:simplePos x="0" y="0"/>
                  <wp:positionH relativeFrom="column">
                    <wp:posOffset>-55880</wp:posOffset>
                  </wp:positionH>
                  <wp:positionV relativeFrom="paragraph">
                    <wp:posOffset>35560</wp:posOffset>
                  </wp:positionV>
                  <wp:extent cx="5461635" cy="3945255"/>
                  <wp:effectExtent l="0" t="0" r="571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8">
                            <a:extLst>
                              <a:ext uri="{28A0092B-C50C-407E-A947-70E740481C1C}">
                                <a14:useLocalDpi xmlns:a14="http://schemas.microsoft.com/office/drawing/2010/main" val="0"/>
                              </a:ext>
                            </a:extLst>
                          </a:blip>
                          <a:srcRect l="35276" t="13651"/>
                          <a:stretch/>
                        </pic:blipFill>
                        <pic:spPr bwMode="auto">
                          <a:xfrm>
                            <a:off x="0" y="0"/>
                            <a:ext cx="5461635" cy="3945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C757F" w14:paraId="7CA9EF16" w14:textId="77777777" w:rsidTr="002C757F">
        <w:tc>
          <w:tcPr>
            <w:tcW w:w="8630" w:type="dxa"/>
          </w:tcPr>
          <w:p w14:paraId="68897712" w14:textId="3BFB18E8" w:rsidR="002C757F" w:rsidRDefault="002C757F" w:rsidP="002C757F">
            <w:pPr>
              <w:spacing w:after="0" w:line="240" w:lineRule="auto"/>
            </w:pPr>
            <w:r>
              <w:t xml:space="preserve">Figure </w:t>
            </w:r>
            <w:r w:rsidR="0034197D">
              <w:t>1</w:t>
            </w:r>
            <w:r>
              <w:t>: Aerial image of study area from UAV.</w:t>
            </w:r>
          </w:p>
        </w:tc>
      </w:tr>
    </w:tbl>
    <w:p w14:paraId="492F5F43" w14:textId="77777777" w:rsidR="002C757F" w:rsidRPr="00086DFE" w:rsidRDefault="002C757F" w:rsidP="00833773"/>
    <w:p w14:paraId="44B62559" w14:textId="77777777" w:rsidR="00BD070B" w:rsidRPr="00086DFE" w:rsidRDefault="00BD070B" w:rsidP="00833773">
      <w:pPr>
        <w:pStyle w:val="Heading2"/>
      </w:pPr>
      <w:r w:rsidRPr="00086DFE">
        <w:lastRenderedPageBreak/>
        <w:t xml:space="preserve">Data </w:t>
      </w:r>
    </w:p>
    <w:p w14:paraId="1AC3908B" w14:textId="5D4C4980" w:rsidR="00BD070B" w:rsidRDefault="00BD070B" w:rsidP="00833773">
      <w:pPr>
        <w:pStyle w:val="Heading3"/>
      </w:pPr>
      <w:r w:rsidRPr="00086DFE">
        <w:t>Field data</w:t>
      </w:r>
    </w:p>
    <w:p w14:paraId="52ACA2B1" w14:textId="40CE2389" w:rsidR="00D63730" w:rsidRPr="00086DFE" w:rsidRDefault="00D63730" w:rsidP="00833773">
      <w:r>
        <w:t xml:space="preserve">Field data was collected on September 2, 2017.  40 seedlings were measured, and their GPS locations were recorded using a </w:t>
      </w:r>
      <w:r w:rsidRPr="0096315D">
        <w:t>Topcon</w:t>
      </w:r>
      <w:r w:rsidR="0096315D">
        <w:t xml:space="preserve"> GPS system</w:t>
      </w:r>
      <w:r>
        <w:t xml:space="preserve">.  </w:t>
      </w:r>
      <w:r w:rsidR="00D45CAF">
        <w:t>In addition to their location, s</w:t>
      </w:r>
      <w:r w:rsidR="00900506">
        <w:t xml:space="preserve">eedling species, height, max/min crown width, number of </w:t>
      </w:r>
      <w:r w:rsidR="00D45CAF">
        <w:t>whorls</w:t>
      </w:r>
      <w:r w:rsidR="00900506">
        <w:t xml:space="preserve"> (a proxy for age) and cover class (open, semi suppressed, and suppressed) were </w:t>
      </w:r>
      <w:r w:rsidR="00D45CAF">
        <w:t>recorded.</w:t>
      </w:r>
    </w:p>
    <w:p w14:paraId="5B8CDA5E" w14:textId="1DCCC1C3" w:rsidR="00BD070B" w:rsidRDefault="00BD070B" w:rsidP="00833773">
      <w:pPr>
        <w:pStyle w:val="Heading3"/>
      </w:pPr>
      <w:r w:rsidRPr="00086DFE">
        <w:t>Lidar data</w:t>
      </w:r>
    </w:p>
    <w:p w14:paraId="0B43935A" w14:textId="79C98AD1" w:rsidR="002326BA" w:rsidRPr="00900506" w:rsidRDefault="00EC5D51" w:rsidP="00833773">
      <w:r>
        <w:t>The UAV flight mission was</w:t>
      </w:r>
      <w:r w:rsidR="002326BA">
        <w:t xml:space="preserve"> performed </w:t>
      </w:r>
      <w:r w:rsidR="0084533A">
        <w:t xml:space="preserve">by Alta Science &amp; Engineering </w:t>
      </w:r>
      <w:r>
        <w:t xml:space="preserve">on September 24, 2017.  The data was collected </w:t>
      </w:r>
      <w:r w:rsidR="0084533A">
        <w:t xml:space="preserve">using </w:t>
      </w:r>
      <w:r w:rsidR="00D45CAF">
        <w:t>an</w:t>
      </w:r>
      <w:r>
        <w:t xml:space="preserve"> </w:t>
      </w:r>
      <w:r w:rsidR="0084533A">
        <w:t xml:space="preserve">HDL-32E </w:t>
      </w:r>
      <w:r w:rsidR="00D45CAF">
        <w:t xml:space="preserve">lidar </w:t>
      </w:r>
      <w:r w:rsidR="0084533A">
        <w:t>sensor</w:t>
      </w:r>
      <w:r>
        <w:t xml:space="preserve"> (Volodyne Acoustics, Inc. Morgan Hill, CA)</w:t>
      </w:r>
      <w:r w:rsidR="0084533A">
        <w:t xml:space="preserve"> mounted onto a </w:t>
      </w:r>
      <w:r w:rsidR="006012E6">
        <w:t xml:space="preserve">the 6-rotor </w:t>
      </w:r>
      <w:r w:rsidR="0084533A" w:rsidRPr="0084533A">
        <w:t>Matrice 600 UAV</w:t>
      </w:r>
      <w:r>
        <w:t xml:space="preserve"> (DJI, Los Angeles, CA)</w:t>
      </w:r>
      <w:r w:rsidR="0084533A">
        <w:t>.</w:t>
      </w:r>
      <w:r w:rsidR="00C35003">
        <w:t xml:space="preserve">  The typical flight time </w:t>
      </w:r>
      <w:r w:rsidR="00CB29CB">
        <w:t>was</w:t>
      </w:r>
      <w:r w:rsidR="00C35003">
        <w:t xml:space="preserve"> approximately 20 minutes</w:t>
      </w:r>
      <w:r w:rsidR="002326BA">
        <w:t>, at which point memory cards and batteries were exchanged.</w:t>
      </w:r>
      <w:r w:rsidR="00D45CAF">
        <w:t xml:space="preserve">  </w:t>
      </w:r>
      <w:r w:rsidR="002326BA">
        <w:t>The sensor collects approximately 700,000 points/second with an accuracy of ± 0.787 in. (2 cm).  The average point density within the study area</w:t>
      </w:r>
      <w:r w:rsidR="00900506">
        <w:t xml:space="preserve"> </w:t>
      </w:r>
      <w:r w:rsidR="009B71F3">
        <w:t>46.76</w:t>
      </w:r>
      <w:r w:rsidR="00900506">
        <w:t xml:space="preserve"> points/ft</w:t>
      </w:r>
      <w:r w:rsidR="00900506">
        <w:rPr>
          <w:vertAlign w:val="superscript"/>
        </w:rPr>
        <w:t>2</w:t>
      </w:r>
      <w:r w:rsidR="00900506">
        <w:t xml:space="preserve"> (522.88 points/m</w:t>
      </w:r>
      <w:r w:rsidR="00900506">
        <w:rPr>
          <w:vertAlign w:val="superscript"/>
        </w:rPr>
        <w:t>2</w:t>
      </w:r>
      <w:r w:rsidR="00900506">
        <w:t xml:space="preserve">), with an average point spacing of </w:t>
      </w:r>
      <w:r w:rsidR="009B71F3">
        <w:t>0.15</w:t>
      </w:r>
      <w:r w:rsidR="00900506">
        <w:t xml:space="preserve"> ft (0.0</w:t>
      </w:r>
      <w:r w:rsidR="009B71F3">
        <w:t xml:space="preserve">5 </w:t>
      </w:r>
      <w:r w:rsidR="00900506">
        <w:t>m).</w:t>
      </w:r>
    </w:p>
    <w:p w14:paraId="7B7130E0" w14:textId="1C9713BC" w:rsidR="00BD070B" w:rsidRDefault="00BD070B" w:rsidP="00833773">
      <w:pPr>
        <w:pStyle w:val="Heading2"/>
      </w:pPr>
      <w:r w:rsidRPr="00086DFE">
        <w:t>Analysis</w:t>
      </w:r>
    </w:p>
    <w:p w14:paraId="6ADCD9F4" w14:textId="18FBAE7F" w:rsidR="00E55F30" w:rsidRPr="00086DFE" w:rsidRDefault="00E55F30" w:rsidP="00833773">
      <w:r>
        <w:t>Analysis was completed using LAStools, Fusion, and the lidR and rLiDAR R packages</w:t>
      </w:r>
      <w:r w:rsidR="00D10E35">
        <w:t xml:space="preserve">; it was </w:t>
      </w:r>
      <w:r>
        <w:t xml:space="preserve">visualized using ArcGIS.  Although LAStools and Fusion are executed using command line functions, I called these functions through R </w:t>
      </w:r>
      <w:r w:rsidRPr="00640107">
        <w:rPr>
          <w:rStyle w:val="CodeChar"/>
        </w:rPr>
        <w:t>system</w:t>
      </w:r>
      <w:r>
        <w:t xml:space="preserve"> calls, so all code </w:t>
      </w:r>
      <w:r w:rsidR="00640107">
        <w:t>could be</w:t>
      </w:r>
      <w:r>
        <w:t xml:space="preserve"> compiled into a single</w:t>
      </w:r>
      <w:r w:rsidR="006C36FB">
        <w:t xml:space="preserve"> R</w:t>
      </w:r>
      <w:r>
        <w:t xml:space="preserve"> script.</w:t>
      </w:r>
    </w:p>
    <w:p w14:paraId="2F08BF06" w14:textId="778F092A" w:rsidR="00982559" w:rsidRDefault="00982559" w:rsidP="00833773">
      <w:pPr>
        <w:pStyle w:val="Heading3"/>
      </w:pPr>
      <w:r>
        <w:t>Preprocessing</w:t>
      </w:r>
    </w:p>
    <w:p w14:paraId="455F8A8A" w14:textId="4B50061B" w:rsidR="00E55F30" w:rsidRDefault="00E55F30" w:rsidP="00833773">
      <w:r>
        <w:t xml:space="preserve">The lidar data delivered from the vendor in 53 separate and overlapping LAZ files (compressed LAS files (Figure </w:t>
      </w:r>
      <w:r w:rsidR="0034197D">
        <w:t>2</w:t>
      </w:r>
      <w:r>
        <w:t>a).  These files were first merged into a single LAS file, then ti</w:t>
      </w:r>
      <w:r w:rsidR="00D33624">
        <w:t>l</w:t>
      </w:r>
      <w:r>
        <w:t>ed</w:t>
      </w:r>
      <w:r w:rsidR="00D33624">
        <w:t xml:space="preserve"> </w:t>
      </w:r>
      <w:r>
        <w:t xml:space="preserve">using LAStools (Figure </w:t>
      </w:r>
      <w:r w:rsidR="0034197D">
        <w:t>2</w:t>
      </w:r>
      <w:r>
        <w:t xml:space="preserve">b).  </w:t>
      </w:r>
      <w:r w:rsidR="00D33624">
        <w:t xml:space="preserve">From there, the point cloud was clipped to include only the study area (Figure </w:t>
      </w:r>
      <w:r w:rsidR="0034197D">
        <w:t>2</w:t>
      </w:r>
      <w:r w:rsidR="00D33624">
        <w:t>c).</w:t>
      </w:r>
    </w:p>
    <w:p w14:paraId="7A5F5B57" w14:textId="0796DC56" w:rsidR="00F50BD0" w:rsidRDefault="00F50BD0" w:rsidP="00833773">
      <w:r w:rsidRPr="0008494D">
        <w:lastRenderedPageBreak/>
        <w:t xml:space="preserve">The </w:t>
      </w:r>
      <w:r>
        <w:t>raw point cloud provided by the vendor included</w:t>
      </w:r>
      <w:r w:rsidRPr="0008494D">
        <w:t xml:space="preserve"> </w:t>
      </w:r>
      <w:r>
        <w:t xml:space="preserve">point locations for the UAV position for each pulse, which left 12 </w:t>
      </w:r>
      <w:r w:rsidR="00640107">
        <w:t>flight line</w:t>
      </w:r>
      <w:r>
        <w:t xml:space="preserve"> paths in the LAS data which had to be removed</w:t>
      </w:r>
      <w:r w:rsidRPr="0008494D">
        <w:t xml:space="preserve"> prior to modeling the canopy</w:t>
      </w:r>
      <w:r w:rsidR="00640107">
        <w:t xml:space="preserve"> (Figure </w:t>
      </w:r>
      <w:r w:rsidR="0034197D">
        <w:t>3</w:t>
      </w:r>
      <w:r w:rsidR="00640107">
        <w:t>)</w:t>
      </w:r>
      <w:r>
        <w:t xml:space="preserve">.  A histogram of the point heights was used to identify a threshold above which to filter out points (using </w:t>
      </w:r>
      <w:r w:rsidRPr="0021253F">
        <w:rPr>
          <w:rStyle w:val="CommandsChar"/>
        </w:rPr>
        <w:t>lidR</w:t>
      </w:r>
      <w:r w:rsidR="0021253F" w:rsidRPr="0021253F">
        <w:rPr>
          <w:rStyle w:val="CommandsChar"/>
        </w:rPr>
        <w:t>::</w:t>
      </w:r>
      <w:r w:rsidRPr="0021253F">
        <w:rPr>
          <w:rStyle w:val="CommandsChar"/>
        </w:rPr>
        <w:t>lasfilter</w:t>
      </w:r>
      <w:r>
        <w:t>).</w:t>
      </w:r>
    </w:p>
    <w:tbl>
      <w:tblPr>
        <w:tblStyle w:val="TableGrid"/>
        <w:tblW w:w="0" w:type="auto"/>
        <w:tblLook w:val="04A0" w:firstRow="1" w:lastRow="0" w:firstColumn="1" w:lastColumn="0" w:noHBand="0" w:noVBand="1"/>
      </w:tblPr>
      <w:tblGrid>
        <w:gridCol w:w="2376"/>
        <w:gridCol w:w="2389"/>
        <w:gridCol w:w="2376"/>
      </w:tblGrid>
      <w:tr w:rsidR="00D10E35" w14:paraId="7D7D6082" w14:textId="5F3A90C5" w:rsidTr="002B53EA">
        <w:trPr>
          <w:trHeight w:val="4220"/>
        </w:trPr>
        <w:tc>
          <w:tcPr>
            <w:tcW w:w="2376" w:type="dxa"/>
          </w:tcPr>
          <w:p w14:paraId="522D45A6" w14:textId="203F11B3" w:rsidR="00D10E35" w:rsidRDefault="002B53EA" w:rsidP="00833773">
            <w:r>
              <w:rPr>
                <w:noProof/>
              </w:rPr>
              <w:drawing>
                <wp:anchor distT="0" distB="0" distL="114300" distR="114300" simplePos="0" relativeHeight="251658240" behindDoc="1" locked="0" layoutInCell="1" allowOverlap="1" wp14:anchorId="00C2F636" wp14:editId="7B86BFD9">
                  <wp:simplePos x="0" y="0"/>
                  <wp:positionH relativeFrom="column">
                    <wp:posOffset>4445</wp:posOffset>
                  </wp:positionH>
                  <wp:positionV relativeFrom="paragraph">
                    <wp:posOffset>3175</wp:posOffset>
                  </wp:positionV>
                  <wp:extent cx="1371600" cy="2743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tent1.png"/>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1371600" cy="2743200"/>
                          </a:xfrm>
                          <a:prstGeom prst="rect">
                            <a:avLst/>
                          </a:prstGeom>
                        </pic:spPr>
                      </pic:pic>
                    </a:graphicData>
                  </a:graphic>
                  <wp14:sizeRelH relativeFrom="page">
                    <wp14:pctWidth>0</wp14:pctWidth>
                  </wp14:sizeRelH>
                  <wp14:sizeRelV relativeFrom="page">
                    <wp14:pctHeight>0</wp14:pctHeight>
                  </wp14:sizeRelV>
                </wp:anchor>
              </w:drawing>
            </w:r>
            <w:r>
              <w:t>a)</w:t>
            </w:r>
          </w:p>
        </w:tc>
        <w:tc>
          <w:tcPr>
            <w:tcW w:w="2389" w:type="dxa"/>
          </w:tcPr>
          <w:p w14:paraId="2DD5C899" w14:textId="61868115" w:rsidR="00D10E35" w:rsidRDefault="002B53EA" w:rsidP="00833773">
            <w:r>
              <w:rPr>
                <w:noProof/>
              </w:rPr>
              <w:drawing>
                <wp:anchor distT="0" distB="0" distL="114300" distR="114300" simplePos="0" relativeHeight="251659264" behindDoc="1" locked="0" layoutInCell="1" allowOverlap="1" wp14:anchorId="2B28E9DF" wp14:editId="3AE18C66">
                  <wp:simplePos x="0" y="0"/>
                  <wp:positionH relativeFrom="column">
                    <wp:posOffset>635</wp:posOffset>
                  </wp:positionH>
                  <wp:positionV relativeFrom="paragraph">
                    <wp:posOffset>3175</wp:posOffset>
                  </wp:positionV>
                  <wp:extent cx="1371600" cy="2743200"/>
                  <wp:effectExtent l="0" t="0" r="0" b="0"/>
                  <wp:wrapNone/>
                  <wp:docPr id="2" name="Picture 2"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nt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1600" cy="2743200"/>
                          </a:xfrm>
                          <a:prstGeom prst="rect">
                            <a:avLst/>
                          </a:prstGeom>
                        </pic:spPr>
                      </pic:pic>
                    </a:graphicData>
                  </a:graphic>
                  <wp14:sizeRelH relativeFrom="page">
                    <wp14:pctWidth>0</wp14:pctWidth>
                  </wp14:sizeRelH>
                  <wp14:sizeRelV relativeFrom="page">
                    <wp14:pctHeight>0</wp14:pctHeight>
                  </wp14:sizeRelV>
                </wp:anchor>
              </w:drawing>
            </w:r>
            <w:r>
              <w:t>b)</w:t>
            </w:r>
          </w:p>
        </w:tc>
        <w:tc>
          <w:tcPr>
            <w:tcW w:w="2376" w:type="dxa"/>
          </w:tcPr>
          <w:p w14:paraId="64D0C61B" w14:textId="44FAFDAD" w:rsidR="00D10E35" w:rsidRDefault="002B53EA" w:rsidP="00833773">
            <w:pPr>
              <w:rPr>
                <w:noProof/>
              </w:rPr>
            </w:pPr>
            <w:r>
              <w:rPr>
                <w:noProof/>
              </w:rPr>
              <w:drawing>
                <wp:anchor distT="0" distB="0" distL="114300" distR="114300" simplePos="0" relativeHeight="251660288" behindDoc="1" locked="0" layoutInCell="1" allowOverlap="1" wp14:anchorId="3548B2AD" wp14:editId="69C86131">
                  <wp:simplePos x="0" y="0"/>
                  <wp:positionH relativeFrom="column">
                    <wp:posOffset>-1905</wp:posOffset>
                  </wp:positionH>
                  <wp:positionV relativeFrom="paragraph">
                    <wp:posOffset>3175</wp:posOffset>
                  </wp:positionV>
                  <wp:extent cx="1371600" cy="2743200"/>
                  <wp:effectExtent l="0" t="0" r="0" b="0"/>
                  <wp:wrapNone/>
                  <wp:docPr id="3" name="Picture 3" descr="A necklace hanging on a wa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t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71600" cy="2743200"/>
                          </a:xfrm>
                          <a:prstGeom prst="rect">
                            <a:avLst/>
                          </a:prstGeom>
                        </pic:spPr>
                      </pic:pic>
                    </a:graphicData>
                  </a:graphic>
                  <wp14:sizeRelH relativeFrom="page">
                    <wp14:pctWidth>0</wp14:pctWidth>
                  </wp14:sizeRelH>
                  <wp14:sizeRelV relativeFrom="page">
                    <wp14:pctHeight>0</wp14:pctHeight>
                  </wp14:sizeRelV>
                </wp:anchor>
              </w:drawing>
            </w:r>
            <w:r>
              <w:rPr>
                <w:noProof/>
              </w:rPr>
              <w:t>c)</w:t>
            </w:r>
          </w:p>
        </w:tc>
      </w:tr>
      <w:tr w:rsidR="00D10E35" w14:paraId="544450C4" w14:textId="3154D612" w:rsidTr="00880885">
        <w:tc>
          <w:tcPr>
            <w:tcW w:w="7141" w:type="dxa"/>
            <w:gridSpan w:val="3"/>
          </w:tcPr>
          <w:p w14:paraId="1EA5437D" w14:textId="22197E06" w:rsidR="00D10E35" w:rsidRDefault="00D10E35" w:rsidP="00640107">
            <w:pPr>
              <w:spacing w:after="0" w:line="276" w:lineRule="auto"/>
              <w:rPr>
                <w:noProof/>
              </w:rPr>
            </w:pPr>
            <w:r>
              <w:rPr>
                <w:noProof/>
              </w:rPr>
              <w:t xml:space="preserve">Figure </w:t>
            </w:r>
            <w:r w:rsidR="0034197D">
              <w:rPr>
                <w:noProof/>
              </w:rPr>
              <w:t>2</w:t>
            </w:r>
            <w:r>
              <w:rPr>
                <w:noProof/>
              </w:rPr>
              <w:t xml:space="preserve">: </w:t>
            </w:r>
            <w:r w:rsidR="002B53EA">
              <w:rPr>
                <w:noProof/>
              </w:rPr>
              <w:t xml:space="preserve">Preprocessing steps: the original 53 overlapping LAS files (a) were </w:t>
            </w:r>
            <w:r w:rsidR="00640107">
              <w:rPr>
                <w:noProof/>
              </w:rPr>
              <w:t>m</w:t>
            </w:r>
            <w:r w:rsidR="002B53EA">
              <w:rPr>
                <w:noProof/>
              </w:rPr>
              <w:t xml:space="preserve">erged and tiled (b) before being clipped </w:t>
            </w:r>
            <w:r w:rsidR="00640107">
              <w:rPr>
                <w:noProof/>
              </w:rPr>
              <w:t>to the study location (c). Purple dots in (c) indicate sample tree locations.</w:t>
            </w:r>
          </w:p>
        </w:tc>
      </w:tr>
    </w:tbl>
    <w:tbl>
      <w:tblPr>
        <w:tblStyle w:val="TableGrid"/>
        <w:tblpPr w:leftFromText="180" w:rightFromText="180" w:vertAnchor="text" w:horzAnchor="margin" w:tblpY="506"/>
        <w:tblW w:w="9360" w:type="dxa"/>
        <w:tblLook w:val="04A0" w:firstRow="1" w:lastRow="0" w:firstColumn="1" w:lastColumn="0" w:noHBand="0" w:noVBand="1"/>
      </w:tblPr>
      <w:tblGrid>
        <w:gridCol w:w="9360"/>
      </w:tblGrid>
      <w:tr w:rsidR="00A57998" w14:paraId="1B452E01" w14:textId="77777777" w:rsidTr="00A57998">
        <w:tc>
          <w:tcPr>
            <w:tcW w:w="9360" w:type="dxa"/>
          </w:tcPr>
          <w:p w14:paraId="47B23918" w14:textId="77777777" w:rsidR="00A57998" w:rsidRDefault="00A57998" w:rsidP="00A57998">
            <w:pPr>
              <w:spacing w:after="0" w:line="240" w:lineRule="auto"/>
            </w:pPr>
            <w:r>
              <w:rPr>
                <w:noProof/>
              </w:rPr>
              <w:drawing>
                <wp:inline distT="0" distB="0" distL="0" distR="0" wp14:anchorId="4FEEAAD5" wp14:editId="121C7D2E">
                  <wp:extent cx="5783580" cy="2716400"/>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5805206" cy="27265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7998" w14:paraId="27ADC1C0" w14:textId="77777777" w:rsidTr="00A57998">
        <w:tc>
          <w:tcPr>
            <w:tcW w:w="9360" w:type="dxa"/>
          </w:tcPr>
          <w:p w14:paraId="48029F80" w14:textId="44820E64" w:rsidR="00A57998" w:rsidRDefault="00A57998" w:rsidP="00A57998">
            <w:pPr>
              <w:spacing w:after="0" w:line="276" w:lineRule="auto"/>
            </w:pPr>
            <w:r>
              <w:t>Figure 3: Example of lidar point cloud profile with UAV position returns in red. An elevation histogram (right) allowed for threshold determination to remove these points.</w:t>
            </w:r>
          </w:p>
        </w:tc>
      </w:tr>
    </w:tbl>
    <w:p w14:paraId="3F6C2072" w14:textId="35851408" w:rsidR="00982559" w:rsidRDefault="00982559" w:rsidP="00833773"/>
    <w:p w14:paraId="406D01F4" w14:textId="5C88EC5A" w:rsidR="00BD070B" w:rsidRDefault="00982559" w:rsidP="00833773">
      <w:pPr>
        <w:pStyle w:val="Heading3"/>
      </w:pPr>
      <w:r>
        <w:lastRenderedPageBreak/>
        <w:t>Ground model</w:t>
      </w:r>
      <w:r w:rsidR="004512E0">
        <w:t xml:space="preserve"> – Digital Terrain Model (DTM)</w:t>
      </w:r>
    </w:p>
    <w:p w14:paraId="200A3935" w14:textId="360DC9B6" w:rsidR="007B4A59" w:rsidRDefault="00CE3B1F" w:rsidP="00522392">
      <w:r>
        <w:t>Since 19</w:t>
      </w:r>
      <w:r w:rsidR="00640107">
        <w:t>98</w:t>
      </w:r>
      <w:r>
        <w:t>, when the ground filtering algorithm that Fusion uses was developed</w:t>
      </w:r>
      <w:r w:rsidR="00522392">
        <w:t xml:space="preserve"> </w:t>
      </w:r>
      <w:r w:rsidR="00522392">
        <w:fldChar w:fldCharType="begin" w:fldLock="1"/>
      </w:r>
      <w:r w:rsidR="00B8139E">
        <w:instrText>ADDIN CSL_CITATION { "citationItems" : [ { "id" : "ITEM-1", "itemData" : { "DOI" : "10.1016/S0924-2716(98)00009-4", "ISSN" : "09242716", "author" : [ { "dropping-particle" : "", "family" : "Kraus", "given" : "K.", "non-dropping-particle" : "", "parse-names" : false, "suffix" : "" }, { "dropping-particle" : "", "family" : "Pfeifer", "given" : "N.", "non-dropping-particle" : "", "parse-names" : false, "suffix" : "" } ], "container-title" : "ISPRS Journal of Photogrammetry and Remote Sensing", "id" : "ITEM-1", "issue" : "4", "issued" : { "date-parts" : [ [ "1998", "8" ] ] }, "page" : "193-203", "title" : "Determination of terrain models in wooded areas with airborne laser scanner data", "type" : "article-journal", "volume" : "53" }, "uris" : [ "http://www.mendeley.com/documents/?uuid=cef694cb-6d59-40ac-85b1-75715f72c396" ] } ], "mendeley" : { "formattedCitation" : "(Kraus and Pfeifer 1998)", "plainTextFormattedCitation" : "(Kraus and Pfeifer 1998)", "previouslyFormattedCitation" : "(Kraus and Pfeifer 1998)" }, "properties" : { "noteIndex" : 0 }, "schema" : "https://github.com/citation-style-language/schema/raw/master/csl-citation.json" }</w:instrText>
      </w:r>
      <w:r w:rsidR="00522392">
        <w:fldChar w:fldCharType="separate"/>
      </w:r>
      <w:r w:rsidR="00522392" w:rsidRPr="00522392">
        <w:rPr>
          <w:noProof/>
        </w:rPr>
        <w:t>(Kraus and Pfeifer 1998)</w:t>
      </w:r>
      <w:r w:rsidR="00522392">
        <w:fldChar w:fldCharType="end"/>
      </w:r>
      <w:r>
        <w:t xml:space="preserve">, there have been advances in ground filtering methods.  Serifoglu et al. </w:t>
      </w:r>
      <w:r>
        <w:fldChar w:fldCharType="begin" w:fldLock="1"/>
      </w:r>
      <w:r>
        <w:instrText>ADDIN CSL_CITATION { "citationItems" : [ { "id" : "ITEM-1", "itemData" : { "DOI" : "10.5194/isprsarchives-XLI-B1-245-2016", "ISSN" : "16821750", "abstract" : "&lt;p&gt;Digital Elevation Model (DEM) generation is one of the leading application areas in geomatics. Since a DEM represents the bare earth surface, the very first step of generating a DEM is to separate the ground and non-ground points, which is called ground filtering. Once the point cloud is filtered, the ground points are interpolated to generate the DEM. LiDAR (Light Detection and Ranging) point clouds have been used in many applications thanks to their success in representing the objects they belong to. Hence, in the literature, various ground filtering algorithms have been reported to filter the LiDAR data. Since the LiDAR data acquisition is still a costly process, using point clouds generated from the UAV images to produce DEMs is a reasonable alternative. In this study, point clouds with three different densities were generated from the aerial photos taken from a UAV (Unmanned Aerial Vehicle) to examine the effect of point density on filtering performance. The point clouds were then filtered by means of five different ground filtering algorithms as Progressive Morphological 1D (PM1D), Progressive Morphological 2D (PM2D), Maximum Local Slope (MLS), Elevation Threshold with Expand Window (ETEW) and Adaptive TIN (ATIN). The filtering performance of each algorithm was investigated qualitatively and quantitatively. The results indicated that the ATIN and PM2D algorithms showed the best overall ground filtering performances. The MLS and ETEW algorithms were found as the least successful ones. It was concluded that the point clouds generated from the UAVs can be a good alternative for LiDAR data.&lt;/p&gt;", "author" : [ { "dropping-particle" : "", "family" : "Serifoglu", "given" : "C.", "non-dropping-particle" : "", "parse-names" : false, "suffix" : "" }, { "dropping-particle" : "", "family" : "Gungor", "given" : "O.", "non-dropping-particle" : "", "parse-names" : false, "suffix" : "" }, { "dropping-particle" : "", "family" : "Yilmaz", "given" : "V.", "non-dropping-particle" : "", "parse-names" : false, "suffix" : "" } ], "container-title" : "International Archives of the Photogrammetry, Remote Sensing and Spatial Information Sciences - ISPRS Archives", "id" : "ITEM-1", "issue" : "July", "issued" : { "date-parts" : [ [ "2016" ] ] }, "page" : "245-251", "title" : "Performance evaluation of different ground filtering algorithms for uav-based point clouds", "type" : "article-journal", "volume" : "2016-Janua" }, "suppress-author" : 1, "uris" : [ "http://www.mendeley.com/documents/?uuid=a8d9962f-154c-4871-b779-771d247cf414" ] } ], "mendeley" : { "formattedCitation" : "(2016)", "plainTextFormattedCitation" : "(2016)", "previouslyFormattedCitation" : "(2016)" }, "properties" : { "noteIndex" : 0 }, "schema" : "https://github.com/citation-style-language/schema/raw/master/csl-citation.json" }</w:instrText>
      </w:r>
      <w:r>
        <w:fldChar w:fldCharType="separate"/>
      </w:r>
      <w:r w:rsidRPr="00CE3B1F">
        <w:rPr>
          <w:noProof/>
        </w:rPr>
        <w:t>(2016)</w:t>
      </w:r>
      <w:r>
        <w:fldChar w:fldCharType="end"/>
      </w:r>
      <w:r>
        <w:t xml:space="preserve"> found that the progressive morphological filter </w:t>
      </w:r>
      <w:r>
        <w:fldChar w:fldCharType="begin" w:fldLock="1"/>
      </w:r>
      <w:r w:rsidR="008E268C">
        <w:instrText>ADDIN CSL_CITATION { "citationItems" : [ { "id" : "ITEM-1", "itemData" : { "DOI" : "10.1109/TGRS.2003.810682", "ISBN" : "0196-2892", "ISSN" : "01962892", "PMID" : "327", "abstract" : "Recent advances in airborne light detection and ranging (LIDAR) technology allow rapid and inexpensive measurements of topography over large areas. This technology is becoming a primary method for generating high-resolution digital terrain models (DTMs) that are essential to numerous applications such as flood modeling and landslide prediction. Airborne LIDAR systems usually return a three-dimensional cloud of point measurements from reflective objects scanned by the laser beneath the flight path. In order to generate a DTM, measurements from nonground features such as buildings, vehicles, and vegetation have to be classified and removed. In this paper, a progressive morphological filter was developed to detect nonground LIDAR measurements. By gradually increasing the window size of the filter and using elevation difference thresholds, the measurements of vehicles, vegetation, and buildings are removed, while ground data are preserved. Datasets from mountainous and flat urbanized areas were selected to test the progressive morphological filter. The results show that the filter can remove most of the nonground points effectively.", "author" : [ { "dropping-particle" : "", "family" : "Zhang", "given" : "Keqi", "non-dropping-particle" : "", "parse-names" : false, "suffix" : "" }, { "dropping-particle" : "", "family" : "Chen", "given" : "Shu Ching", "non-dropping-particle" : "", "parse-names" : false, "suffix" : "" }, { "dropping-particle" : "", "family" : "Whitman", "given" : "Dean", "non-dropping-particle" : "", "parse-names" : false, "suffix" : "" }, { "dropping-particle" : "", "family" : "Shyu", "given" : "Mei Ling", "non-dropping-particle" : "", "parse-names" : false, "suffix" : "" }, { "dropping-particle" : "", "family" : "Yan", "given" : "Jianhua", "non-dropping-particle" : "", "parse-names" : false, "suffix" : "" }, { "dropping-particle" : "", "family" : "Zhang", "given" : "Chengcui", "non-dropping-particle" : "", "parse-names" : false, "suffix" : "" } ], "container-title" : "IEEE Transactions on Geoscience and Remote Sensing", "id" : "ITEM-1", "issue" : "4 PART I", "issued" : { "date-parts" : [ [ "2003" ] ] }, "page" : "872-882", "title" : "A progressive morphological filter for removing nonground measurements from airborne LIDAR data", "type" : "article-journal", "volume" : "41" }, "prefix" : "PMF; ", "uris" : [ "http://www.mendeley.com/documents/?uuid=c2f2bde6-655d-4ef8-8e91-6e8e09d99da4" ] } ], "mendeley" : { "formattedCitation" : "(PMF; Zhang et al. 2003)", "plainTextFormattedCitation" : "(PMF; Zhang et al. 2003)", "previouslyFormattedCitation" : "(PMF; Zhang et al. 2003)" }, "properties" : { "noteIndex" : 0 }, "schema" : "https://github.com/citation-style-language/schema/raw/master/csl-citation.json" }</w:instrText>
      </w:r>
      <w:r>
        <w:fldChar w:fldCharType="separate"/>
      </w:r>
      <w:r w:rsidRPr="00CE3B1F">
        <w:rPr>
          <w:noProof/>
        </w:rPr>
        <w:t>(PMF; Zhang et al. 2003)</w:t>
      </w:r>
      <w:r>
        <w:fldChar w:fldCharType="end"/>
      </w:r>
      <w:r>
        <w:t xml:space="preserve"> was particularly effective for identifying ground points in high density UAV lidar point clouds.  With </w:t>
      </w:r>
      <w:r w:rsidRPr="0021253F">
        <w:rPr>
          <w:rStyle w:val="CommandsChar"/>
        </w:rPr>
        <w:t>lidR</w:t>
      </w:r>
      <w:r w:rsidR="0021253F" w:rsidRPr="0021253F">
        <w:rPr>
          <w:rStyle w:val="CommandsChar"/>
        </w:rPr>
        <w:t>::</w:t>
      </w:r>
      <w:r w:rsidRPr="0021253F">
        <w:rPr>
          <w:rStyle w:val="CommandsChar"/>
        </w:rPr>
        <w:t>lasground</w:t>
      </w:r>
      <w:r w:rsidR="00522392" w:rsidRPr="00522392">
        <w:t>,</w:t>
      </w:r>
      <w:r>
        <w:t xml:space="preserve"> I classified ground points using the PMF method.  I then created a 0.25 ft. resolution DTM using these ground points </w:t>
      </w:r>
      <w:r w:rsidR="00522392">
        <w:t xml:space="preserve">using the </w:t>
      </w:r>
      <w:r w:rsidR="00522392" w:rsidRPr="002C62E9">
        <w:t xml:space="preserve">k-nearest </w:t>
      </w:r>
      <w:r w:rsidR="00522392">
        <w:t xml:space="preserve">neighbor </w:t>
      </w:r>
      <w:r w:rsidR="00522392" w:rsidRPr="002C62E9">
        <w:t>inverse-distance weighting</w:t>
      </w:r>
      <w:r w:rsidR="00522392">
        <w:t xml:space="preserve"> method </w:t>
      </w:r>
      <w:r>
        <w:t xml:space="preserve">with </w:t>
      </w:r>
      <w:r w:rsidRPr="0021253F">
        <w:rPr>
          <w:rStyle w:val="CommandsChar"/>
        </w:rPr>
        <w:t>lidR</w:t>
      </w:r>
      <w:r w:rsidR="0021253F" w:rsidRPr="0021253F">
        <w:rPr>
          <w:rStyle w:val="CommandsChar"/>
        </w:rPr>
        <w:t>::</w:t>
      </w:r>
      <w:r w:rsidRPr="0021253F">
        <w:rPr>
          <w:rStyle w:val="CommandsChar"/>
        </w:rPr>
        <w:t>grid_terrain</w:t>
      </w:r>
      <w:r>
        <w:t>.</w:t>
      </w:r>
    </w:p>
    <w:p w14:paraId="176445B0" w14:textId="61C2492A" w:rsidR="00982559" w:rsidRDefault="004512E0" w:rsidP="00833773">
      <w:pPr>
        <w:pStyle w:val="Heading3"/>
      </w:pPr>
      <w:r>
        <w:t xml:space="preserve"> Digital </w:t>
      </w:r>
      <w:r w:rsidR="00522392">
        <w:t>s</w:t>
      </w:r>
      <w:r>
        <w:t xml:space="preserve">urface </w:t>
      </w:r>
      <w:r w:rsidR="00522392">
        <w:t>m</w:t>
      </w:r>
      <w:r>
        <w:t>odel</w:t>
      </w:r>
    </w:p>
    <w:p w14:paraId="5636B022" w14:textId="78EF7BED" w:rsidR="002C62E9" w:rsidRDefault="00982806" w:rsidP="00833773">
      <w:r>
        <w:t>Using LAStools</w:t>
      </w:r>
      <w:r w:rsidR="006C36FB">
        <w:t xml:space="preserve"> </w:t>
      </w:r>
      <w:r w:rsidR="006C36FB" w:rsidRPr="0021253F">
        <w:rPr>
          <w:rStyle w:val="CommandsChar"/>
        </w:rPr>
        <w:t>las2dem</w:t>
      </w:r>
      <w:r>
        <w:t xml:space="preserve">, I created a </w:t>
      </w:r>
      <w:r w:rsidR="00522392">
        <w:t>digital surface model</w:t>
      </w:r>
      <w:r>
        <w:t xml:space="preserve"> </w:t>
      </w:r>
      <w:r w:rsidR="00522392">
        <w:t>(DSM)</w:t>
      </w:r>
      <w:r>
        <w:t xml:space="preserve"> using the spike-free methodology, developed by Khosravipour et al. </w:t>
      </w:r>
      <w:r>
        <w:fldChar w:fldCharType="begin" w:fldLock="1"/>
      </w:r>
      <w:r>
        <w:instrText>ADDIN CSL_CITATION { "citationItems" : [ { "id" : "ITEM-1", "itemData" : { "DOI" : "10.1016/j.jag.2016.06.005", "ISSN" : "1872826X", "abstract" : "Accurately detecting single trees from LiDAR data requires generating a high-resolution Digital Surface Model (DSM) that faithfully represents the uppermost layer of the forest canopy. A high-resolution DSM raster is commonly generated by interpolating all first LiDAR returns through a Delaunay TIN. The first-return 2D surface interpolation struggles to produce a faithful representation of the canopy when there are first returns that have very similar x-y coordinates but very different z values. When triangulated together into a TIN, such constellations will form needle-shaped triangles that appear as spikes that geometrically disrupt the DSM and negatively affect treetop detection and subsequent extraction of biophysical parameters. We introduce a spike-free algorithm that considers all returns (e.g. also second and third returns) and systematically prevents spikes formation during TIN construction by ignoring any return whose insertion would result in a spike. Our algorithm takes a raw point cloud (i.e., unclassified) as input and produces a spike-free TIN as output that is then rasterized onto a corresponding pit-free DSM grid. We evaluate the new algorithm by comparing the results of treetop detection using the pit-free DSM with those achieved using a common first-return DSM. The results show that our algorithm significantly improves the accuracy of treetop detection, especially for small trees.", "author" : [ { "dropping-particle" : "", "family" : "Khosravipour", "given" : "Anahita", "non-dropping-particle" : "", "parse-names" : false, "suffix" : "" }, { "dropping-particle" : "", "family" : "Skidmore", "given" : "Andrew K.", "non-dropping-particle" : "", "parse-names" : false, "suffix" : "" }, { "dropping-particle" : "", "family" : "Isenburg", "given" : "Martin", "non-dropping-particle" : "", "parse-names" : false, "suffix" : "" } ], "container-title" : "International Journal of Applied Earth Observation and Geoinformation", "id" : "ITEM-1", "issued" : { "date-parts" : [ [ "2016" ] ] }, "page" : "104-114", "publisher" : "Elsevier B.V.", "title" : "Generating spike-free digital surface models using LiDAR raw point clouds: A new approach for forestry applications", "type" : "article-journal", "volume" : "52" }, "suppress-author" : 1, "uris" : [ "http://www.mendeley.com/documents/?uuid=0d26d3ed-f881-4120-af5e-ce66ada4311a" ] } ], "mendeley" : { "formattedCitation" : "(2016)", "plainTextFormattedCitation" : "(2016)", "previouslyFormattedCitation" : "(2016)" }, "properties" : { "noteIndex" : 0 }, "schema" : "https://github.com/citation-style-language/schema/raw/master/csl-citation.json" }</w:instrText>
      </w:r>
      <w:r>
        <w:fldChar w:fldCharType="separate"/>
      </w:r>
      <w:r w:rsidRPr="00982806">
        <w:rPr>
          <w:noProof/>
        </w:rPr>
        <w:t>(2016)</w:t>
      </w:r>
      <w:r>
        <w:fldChar w:fldCharType="end"/>
      </w:r>
      <w:r>
        <w:t xml:space="preserve">.  This algorithm </w:t>
      </w:r>
      <w:r w:rsidR="006C36FB">
        <w:t xml:space="preserve">preferentially </w:t>
      </w:r>
      <w:r w:rsidR="00CE7D6B">
        <w:t>selects</w:t>
      </w:r>
      <w:r w:rsidR="006C36FB">
        <w:t xml:space="preserve"> </w:t>
      </w:r>
      <w:r>
        <w:t>lidar points to be used in creating the DSM</w:t>
      </w:r>
      <w:r w:rsidR="006C36FB">
        <w:t xml:space="preserve"> </w:t>
      </w:r>
      <w:r>
        <w:t xml:space="preserve">not only on their x and y location (as has been the standard), but also in the z dimension </w:t>
      </w:r>
      <w:r>
        <w:fldChar w:fldCharType="begin" w:fldLock="1"/>
      </w:r>
      <w:r w:rsidR="00340695">
        <w:instrText>ADDIN CSL_CITATION { "citationItems" : [ { "id" : "ITEM-1", "itemData" : { "DOI" : "10.1016/j.jag.2016.06.005", "ISSN" : "1872826X", "abstract" : "Accurately detecting single trees from LiDAR data requires generating a high-resolution Digital Surface Model (DSM) that faithfully represents the uppermost layer of the forest canopy. A high-resolution DSM raster is commonly generated by interpolating all first LiDAR returns through a Delaunay TIN. The first-return 2D surface interpolation struggles to produce a faithful representation of the canopy when there are first returns that have very similar x-y coordinates but very different z values. When triangulated together into a TIN, such constellations will form needle-shaped triangles that appear as spikes that geometrically disrupt the DSM and negatively affect treetop detection and subsequent extraction of biophysical parameters. We introduce a spike-free algorithm that considers all returns (e.g. also second and third returns) and systematically prevents spikes formation during TIN construction by ignoring any return whose insertion would result in a spike. Our algorithm takes a raw point cloud (i.e., unclassified) as input and produces a spike-free TIN as output that is then rasterized onto a corresponding pit-free DSM grid. We evaluate the new algorithm by comparing the results of treetop detection using the pit-free DSM with those achieved using a common first-return DSM. The results show that our algorithm significantly improves the accuracy of treetop detection, especially for small trees.", "author" : [ { "dropping-particle" : "", "family" : "Khosravipour", "given" : "Anahita", "non-dropping-particle" : "", "parse-names" : false, "suffix" : "" }, { "dropping-particle" : "", "family" : "Skidmore", "given" : "Andrew K.", "non-dropping-particle" : "", "parse-names" : false, "suffix" : "" }, { "dropping-particle" : "", "family" : "Isenburg", "given" : "Martin", "non-dropping-particle" : "", "parse-names" : false, "suffix" : "" } ], "container-title" : "International Journal of Applied Earth Observation and Geoinformation", "id" : "ITEM-1", "issued" : { "date-parts" : [ [ "2016" ] ] }, "page" : "104-114", "publisher" : "Elsevier B.V.", "title" : "Generating spike-free digital surface models using LiDAR raw point clouds: A new approach for forestry applications", "type" : "article-journal", "volume" : "52" }, "uris" : [ "http://www.mendeley.com/documents/?uuid=0d26d3ed-f881-4120-af5e-ce66ada4311a" ] } ], "mendeley" : { "formattedCitation" : "(Khosravipour et al. 2016)", "plainTextFormattedCitation" : "(Khosravipour et al. 2016)", "previouslyFormattedCitation" : "(Khosravipour et al. 2016)" }, "properties" : { "noteIndex" : 0 }, "schema" : "https://github.com/citation-style-language/schema/raw/master/csl-citation.json" }</w:instrText>
      </w:r>
      <w:r>
        <w:fldChar w:fldCharType="separate"/>
      </w:r>
      <w:r w:rsidRPr="00982806">
        <w:rPr>
          <w:noProof/>
        </w:rPr>
        <w:t>(Khosravipour et al. 2016)</w:t>
      </w:r>
      <w:r>
        <w:fldChar w:fldCharType="end"/>
      </w:r>
      <w:r>
        <w:t xml:space="preserve">.  This process </w:t>
      </w:r>
      <w:r w:rsidR="00460129">
        <w:t>reduces</w:t>
      </w:r>
      <w:r>
        <w:t xml:space="preserve"> the </w:t>
      </w:r>
      <w:r w:rsidR="00460129">
        <w:t>occurrence</w:t>
      </w:r>
      <w:r>
        <w:t xml:space="preserve"> of “spikes” and “pits” </w:t>
      </w:r>
      <w:r w:rsidR="00A05F38">
        <w:t xml:space="preserve">(i.e. sudden, and often unrealistic, high and low points on the DSM, respectively) </w:t>
      </w:r>
      <w:r w:rsidR="00460129">
        <w:t>during the point selection phase in the raw point cloud</w:t>
      </w:r>
      <w:r w:rsidR="006C36FB">
        <w:t xml:space="preserve">.  Previous algorithms </w:t>
      </w:r>
      <w:r w:rsidR="00460129">
        <w:t>rely on smoothing the DSM</w:t>
      </w:r>
      <w:r w:rsidR="006C36FB">
        <w:t xml:space="preserve"> rasters</w:t>
      </w:r>
      <w:r w:rsidR="00A05F38">
        <w:t xml:space="preserve"> to remove spikes and pits</w:t>
      </w:r>
      <w:r>
        <w:t xml:space="preserve">, which can </w:t>
      </w:r>
      <w:r w:rsidR="00460129">
        <w:t xml:space="preserve">reduce the accuracy of the </w:t>
      </w:r>
      <w:r w:rsidR="0096315D">
        <w:t>final</w:t>
      </w:r>
      <w:r w:rsidR="00522392">
        <w:t xml:space="preserve"> </w:t>
      </w:r>
      <w:r w:rsidR="00460129">
        <w:t>product.</w:t>
      </w:r>
      <w:r w:rsidR="00A05F38">
        <w:t xml:space="preserve">  </w:t>
      </w:r>
      <w:r w:rsidR="002C62E9">
        <w:t xml:space="preserve">The </w:t>
      </w:r>
      <w:r w:rsidR="00713FBC">
        <w:t>freeze constrain</w:t>
      </w:r>
      <w:r w:rsidR="00A05F38">
        <w:t>t</w:t>
      </w:r>
      <w:r w:rsidR="002C62E9">
        <w:t xml:space="preserve"> parameter</w:t>
      </w:r>
      <w:r w:rsidR="00A05F38">
        <w:t xml:space="preserve">, </w:t>
      </w:r>
      <w:r w:rsidR="002C62E9">
        <w:t>was set to 0.</w:t>
      </w:r>
      <w:r w:rsidR="00A05F38">
        <w:t>4</w:t>
      </w:r>
      <w:r w:rsidR="002C62E9">
        <w:t>5, about 3 times the average point spacing</w:t>
      </w:r>
      <w:r w:rsidR="00A05F38">
        <w:t xml:space="preserve"> per Isenburg</w:t>
      </w:r>
      <w:r w:rsidR="00340695">
        <w:t xml:space="preserve"> </w:t>
      </w:r>
      <w:r w:rsidR="00340695">
        <w:fldChar w:fldCharType="begin" w:fldLock="1"/>
      </w:r>
      <w:r w:rsidR="008E268C">
        <w:instrText>ADDIN CSL_CITATION { "citationItems" : [ { "id" : "ITEM-1", "itemData" : { "URL" : "https://rapidlasso.com/2016/02/03/generating-spike-free-digital-surface-models-from-lidar/", "author" : [ { "dropping-particle" : "", "family" : "Isenburg", "given" : "Martin", "non-dropping-particle" : "", "parse-names" : false, "suffix" : "" } ], "id" : "ITEM-1", "issued" : { "date-parts" : [ [ "2016" ] ] }, "publisher" : "rapidlasso GmbH", "title" : "Generating Spike-Free Digital Surface Models from LiDAR", "type" : "webpage" }, "suppress-author" : 1, "uris" : [ "http://www.mendeley.com/documents/?uuid=78e5550a-e1e5-473b-bdf6-8452f290e894", "http://www.mendeley.com/documents/?uuid=652a6292-480d-4ce9-84f9-2cbac8509ac6" ] } ], "mendeley" : { "formattedCitation" : "(2016)", "plainTextFormattedCitation" : "(2016)", "previouslyFormattedCitation" : "(2016)" }, "properties" : { "noteIndex" : 0 }, "schema" : "https://github.com/citation-style-language/schema/raw/master/csl-citation.json" }</w:instrText>
      </w:r>
      <w:r w:rsidR="00340695">
        <w:fldChar w:fldCharType="separate"/>
      </w:r>
      <w:r w:rsidR="00A05F38" w:rsidRPr="00A05F38">
        <w:rPr>
          <w:noProof/>
        </w:rPr>
        <w:t>(2016)</w:t>
      </w:r>
      <w:r w:rsidR="00340695">
        <w:fldChar w:fldCharType="end"/>
      </w:r>
      <w:r w:rsidR="002C62E9">
        <w:t>.</w:t>
      </w:r>
      <w:r w:rsidR="006C36FB">
        <w:t xml:space="preserve">  The final DSM</w:t>
      </w:r>
      <w:r w:rsidR="004512E0">
        <w:t xml:space="preserve"> was smoothed using a 0.75 ft. Gaussian smooth (</w:t>
      </w:r>
      <w:r w:rsidR="004512E0" w:rsidRPr="0021253F">
        <w:rPr>
          <w:rStyle w:val="CommandsChar"/>
        </w:rPr>
        <w:t>rLiDAR</w:t>
      </w:r>
      <w:r w:rsidR="0021253F" w:rsidRPr="0021253F">
        <w:rPr>
          <w:rStyle w:val="CommandsChar"/>
        </w:rPr>
        <w:t>::</w:t>
      </w:r>
      <w:r w:rsidR="004512E0" w:rsidRPr="0021253F">
        <w:rPr>
          <w:rStyle w:val="CommandsChar"/>
        </w:rPr>
        <w:t>CHMsmoothing</w:t>
      </w:r>
      <w:r w:rsidR="004512E0">
        <w:t>) to help reduce noise.</w:t>
      </w:r>
    </w:p>
    <w:p w14:paraId="0CFEECC3" w14:textId="1C851A76" w:rsidR="00982559" w:rsidRDefault="00982559" w:rsidP="00833773">
      <w:pPr>
        <w:pStyle w:val="Heading3"/>
      </w:pPr>
      <w:r>
        <w:t>Tree detection</w:t>
      </w:r>
    </w:p>
    <w:p w14:paraId="5CE7DD86" w14:textId="286DEEF4" w:rsidR="006A4223" w:rsidRDefault="00854A22" w:rsidP="00833773">
      <w:r>
        <w:t xml:space="preserve"> </w:t>
      </w:r>
      <w:r w:rsidR="004512E0">
        <w:t>I first attempted to detect tree</w:t>
      </w:r>
      <w:r w:rsidR="00CE7D6B">
        <w:t xml:space="preserve"> tops</w:t>
      </w:r>
      <w:r w:rsidR="004512E0">
        <w:t xml:space="preserve"> u</w:t>
      </w:r>
      <w:r w:rsidR="007C59B7">
        <w:t>s</w:t>
      </w:r>
      <w:r w:rsidR="004512E0">
        <w:t>ing local maxima filters on the LAS point</w:t>
      </w:r>
      <w:r w:rsidR="0021253F">
        <w:t xml:space="preserve"> </w:t>
      </w:r>
      <w:r w:rsidR="004512E0">
        <w:t>cloud itself</w:t>
      </w:r>
      <w:r w:rsidR="007C59B7">
        <w:t xml:space="preserve"> (</w:t>
      </w:r>
      <w:r w:rsidR="007C59B7" w:rsidRPr="0021253F">
        <w:rPr>
          <w:rStyle w:val="CommandsChar"/>
        </w:rPr>
        <w:t>lidR</w:t>
      </w:r>
      <w:r w:rsidR="0021253F" w:rsidRPr="0021253F">
        <w:rPr>
          <w:rStyle w:val="CommandsChar"/>
        </w:rPr>
        <w:t>::</w:t>
      </w:r>
      <w:r w:rsidR="007C59B7" w:rsidRPr="0021253F">
        <w:rPr>
          <w:rStyle w:val="CommandsChar"/>
        </w:rPr>
        <w:t>tree_detection</w:t>
      </w:r>
      <w:r w:rsidR="007C59B7">
        <w:t>)</w:t>
      </w:r>
      <w:r w:rsidR="004512E0">
        <w:t>.</w:t>
      </w:r>
      <w:r w:rsidR="007C59B7">
        <w:t xml:space="preserve">  I later used the same command to detect tree</w:t>
      </w:r>
      <w:r w:rsidR="00CE7D6B">
        <w:t xml:space="preserve"> tops</w:t>
      </w:r>
      <w:r w:rsidR="007C59B7">
        <w:t xml:space="preserve"> using local maxima filters on the smoothed DSM</w:t>
      </w:r>
      <w:r w:rsidR="008561F7">
        <w:t xml:space="preserve">.  </w:t>
      </w:r>
      <w:r w:rsidR="008E268C">
        <w:t xml:space="preserve">I decided to use the DSM as opposed to the CHM </w:t>
      </w:r>
      <w:r w:rsidR="00522392">
        <w:t xml:space="preserve">(ground normalized DSM) for the tree detection </w:t>
      </w:r>
      <w:r w:rsidR="008E268C">
        <w:t xml:space="preserve">because Khosravipour et al. </w:t>
      </w:r>
      <w:r w:rsidR="008E268C">
        <w:fldChar w:fldCharType="begin" w:fldLock="1"/>
      </w:r>
      <w:r w:rsidR="008E268C">
        <w:instrText>ADDIN CSL_CITATION { "citationItems" : [ { "id" : "ITEM-1", "itemData" : { "DOI" : "10.1016/j.isprsjprs.2015.02.013", "ISSN" : "09242716", "abstract" : "Canopy Height Models (CHMs) or normalized Digital Surface Models (nDSM) derived from LiDAR data have been applied to extract relevant forest inventory information. However, generating a CHM by height normalizing the raw LiDAR points is challenging if trees are located on complex terrain. On steep slopes, the raw elevation values located on either the downhill or the uphill part of a tree crown are height-normalized with parts of the digital terrain model that may be much lower or higher than the tree stem base, respectively. In treetop detection, a highest crown return located in the downhill part may prove to be a \"false\" local maximum that is distant from the true treetop. Based on this observation, we theoretically and experimentally quantify the effect of slope on the accuracy of treetop detection. The theoretical model presented a systematic horizontal displacement of treetops that causes tree height to be systematically displaced as a function of terrain slope and tree crown radius. Interestingly, our experimental results showed that the effect of CHM distortion on treetop displacement depends not only on the steepness of the slope but more importantly on the crown shape, which is species-dependent. The influence of the systematic error was significant for Scots pine, which has an irregular crown pattern and weak apical dominance, but not for mountain pine, which has a narrow conical crown with a distinct apex. Based on our findings, we suggest that in order to minimize the negative effect of steep slopes on the CHM, especially in heterogeneous forest with multiple species or species which change their morphological characteristics as they mature, it is best to use raw elevation values (i.e., use the un-normalized DSM) and compute the height after treetop detection.", "author" : [ { "dropping-particle" : "", "family" : "Khosravipour", "given" : "Anahita", "non-dropping-particle" : "", "parse-names" : false, "suffix" : "" }, { "dropping-particle" : "", "family" : "Skidmore", "given" : "Andrew K.", "non-dropping-particle" : "", "parse-names" : false, "suffix" : "" }, { "dropping-particle" : "", "family" : "Wang", "given" : "Tiejun", "non-dropping-particle" : "", "parse-names" : false, "suffix" : "" }, { "dropping-particle" : "", "family" : "Isenburg", "given" : "Martin", "non-dropping-particle" : "", "parse-names" : false, "suffix" : "" }, { "dropping-particle" : "", "family" : "Khoshelham", "given" : "Kourosh", "non-dropping-particle" : "", "parse-names" : false, "suffix" : "" } ], "container-title" : "ISPRS Journal of Photogrammetry and Remote Sensing", "id" : "ITEM-1", "issue" : "March 2015", "issued" : { "date-parts" : [ [ "2015" ] ] }, "page" : "44- 52", "publisher" : "International Society for Photogrammetry and Remote Sensing, Inc. (ISPRS)", "title" : "Effect of slope on treetop detection using a LiDAR Canopy Height Model", "type" : "article-journal", "volume" : "104" }, "suppress-author" : 1, "uris" : [ "http://www.mendeley.com/documents/?uuid=b978ef84-f432-440a-9887-2ed9a9a4d349" ] } ], "mendeley" : { "formattedCitation" : "(2015)", "plainTextFormattedCitation" : "(2015)", "previouslyFormattedCitation" : "(2015)" }, "properties" : { "noteIndex" : 0 }, "schema" : "https://github.com/citation-style-language/schema/raw/master/csl-citation.json" }</w:instrText>
      </w:r>
      <w:r w:rsidR="008E268C">
        <w:fldChar w:fldCharType="separate"/>
      </w:r>
      <w:r w:rsidR="008E268C" w:rsidRPr="008E268C">
        <w:rPr>
          <w:noProof/>
        </w:rPr>
        <w:t>(2015)</w:t>
      </w:r>
      <w:r w:rsidR="008E268C">
        <w:fldChar w:fldCharType="end"/>
      </w:r>
      <w:r w:rsidR="008E268C">
        <w:t xml:space="preserve"> found that</w:t>
      </w:r>
      <w:r w:rsidR="00522392">
        <w:t xml:space="preserve"> attempting </w:t>
      </w:r>
      <w:r w:rsidR="00522392">
        <w:lastRenderedPageBreak/>
        <w:t xml:space="preserve">to </w:t>
      </w:r>
      <w:r w:rsidR="0096315D">
        <w:t>detect</w:t>
      </w:r>
      <w:r w:rsidR="00522392">
        <w:t xml:space="preserve"> trees with a CHM</w:t>
      </w:r>
      <w:r w:rsidR="008E268C">
        <w:t xml:space="preserve"> could lead to incorrect tree identification, especially areas of complex topography.  </w:t>
      </w:r>
      <w:r w:rsidR="008561F7">
        <w:t xml:space="preserve">I used a widow size set to 6 ft., the approximate maximum crown width in the sample data; I used a minimum tree height of 1 ft., the approximate minimum sapling height in the sample data.  I approximated these predicted tree heights by ground-normalizing </w:t>
      </w:r>
      <w:r w:rsidR="00CE7D6B">
        <w:t>the DSM at the tree top locations.</w:t>
      </w:r>
      <w:r w:rsidR="006A4223">
        <w:t xml:space="preserve"> </w:t>
      </w:r>
    </w:p>
    <w:p w14:paraId="3954DE3C" w14:textId="764C01A4" w:rsidR="00B55737" w:rsidRDefault="00B55737" w:rsidP="00833773"/>
    <w:tbl>
      <w:tblPr>
        <w:tblStyle w:val="TableGrid"/>
        <w:tblpPr w:leftFromText="180" w:rightFromText="180" w:vertAnchor="text" w:horzAnchor="margin" w:tblpXSpec="right" w:tblpY="435"/>
        <w:tblW w:w="0" w:type="auto"/>
        <w:tblLayout w:type="fixed"/>
        <w:tblLook w:val="04A0" w:firstRow="1" w:lastRow="0" w:firstColumn="1" w:lastColumn="0" w:noHBand="0" w:noVBand="1"/>
      </w:tblPr>
      <w:tblGrid>
        <w:gridCol w:w="3595"/>
      </w:tblGrid>
      <w:tr w:rsidR="006A4223" w14:paraId="011FA557" w14:textId="77777777" w:rsidTr="006A4223">
        <w:trPr>
          <w:trHeight w:val="2168"/>
        </w:trPr>
        <w:tc>
          <w:tcPr>
            <w:tcW w:w="3595" w:type="dxa"/>
          </w:tcPr>
          <w:p w14:paraId="12E89EC5" w14:textId="77777777" w:rsidR="006A4223" w:rsidRDefault="006A4223" w:rsidP="006A4223">
            <w:r>
              <w:rPr>
                <w:noProof/>
              </w:rPr>
              <w:drawing>
                <wp:anchor distT="0" distB="0" distL="114300" distR="114300" simplePos="0" relativeHeight="251666432" behindDoc="1" locked="0" layoutInCell="1" allowOverlap="1" wp14:anchorId="3F274B50" wp14:editId="61810AE3">
                  <wp:simplePos x="0" y="0"/>
                  <wp:positionH relativeFrom="column">
                    <wp:posOffset>-36830</wp:posOffset>
                  </wp:positionH>
                  <wp:positionV relativeFrom="paragraph">
                    <wp:posOffset>635</wp:posOffset>
                  </wp:positionV>
                  <wp:extent cx="2247900" cy="1304925"/>
                  <wp:effectExtent l="0" t="0" r="0" b="9525"/>
                  <wp:wrapTight wrapText="bothSides">
                    <wp:wrapPolygon edited="0">
                      <wp:start x="5675" y="631"/>
                      <wp:lineTo x="5492" y="1892"/>
                      <wp:lineTo x="5675" y="6307"/>
                      <wp:lineTo x="1464" y="8514"/>
                      <wp:lineTo x="1464" y="10091"/>
                      <wp:lineTo x="3844" y="11352"/>
                      <wp:lineTo x="0" y="15136"/>
                      <wp:lineTo x="0" y="20496"/>
                      <wp:lineTo x="4027" y="21442"/>
                      <wp:lineTo x="10251" y="21442"/>
                      <wp:lineTo x="12081" y="21442"/>
                      <wp:lineTo x="14827" y="18289"/>
                      <wp:lineTo x="14644" y="16397"/>
                      <wp:lineTo x="21234" y="13874"/>
                      <wp:lineTo x="21051" y="8514"/>
                      <wp:lineTo x="11715" y="6307"/>
                      <wp:lineTo x="13546" y="5045"/>
                      <wp:lineTo x="12814" y="3153"/>
                      <wp:lineTo x="8603" y="631"/>
                      <wp:lineTo x="5675" y="63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r="7136"/>
                          <a:stretch/>
                        </pic:blipFill>
                        <pic:spPr bwMode="auto">
                          <a:xfrm>
                            <a:off x="0" y="0"/>
                            <a:ext cx="2247900" cy="1304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6A4223" w14:paraId="1F634A54" w14:textId="77777777" w:rsidTr="006A4223">
        <w:tc>
          <w:tcPr>
            <w:tcW w:w="3595" w:type="dxa"/>
          </w:tcPr>
          <w:p w14:paraId="3616AFCE" w14:textId="3B31AC06" w:rsidR="006A4223" w:rsidRDefault="006A4223" w:rsidP="006A4223">
            <w:pPr>
              <w:spacing w:after="0" w:line="240" w:lineRule="auto"/>
            </w:pPr>
            <w:r>
              <w:t xml:space="preserve">Figure </w:t>
            </w:r>
            <w:r w:rsidR="0034197D">
              <w:t>4</w:t>
            </w:r>
            <w:r>
              <w:t>: When more than one predicted tree (yellow) fell with the buffer (blue) around the sampled tree (green), the predicted tree with the height closed to sampled tree was marked as the correctly identified tree.</w:t>
            </w:r>
          </w:p>
        </w:tc>
      </w:tr>
    </w:tbl>
    <w:p w14:paraId="398876D9" w14:textId="09514DEB" w:rsidR="008E268C" w:rsidRDefault="008E268C" w:rsidP="00833773">
      <w:pPr>
        <w:pStyle w:val="Heading3"/>
      </w:pPr>
      <w:r>
        <w:t>Accuracy assessment</w:t>
      </w:r>
    </w:p>
    <w:p w14:paraId="0A2695B0" w14:textId="71635630" w:rsidR="00C82A18" w:rsidRDefault="00854A22" w:rsidP="00833773">
      <w:r>
        <w:t xml:space="preserve"> </w:t>
      </w:r>
      <w:r w:rsidR="00C82A18">
        <w:t>To assess correct identification of seedlings, the locations of the sampled trees were compared to the locations of the predicted trees.  To account for the spati</w:t>
      </w:r>
      <w:r w:rsidR="003B4098">
        <w:t>al</w:t>
      </w:r>
      <w:r w:rsidR="00C82A18">
        <w:t xml:space="preserve"> error in the tree locations, field sampled trees were buffered (1 ft,. 2 ft., </w:t>
      </w:r>
      <w:r>
        <w:t>…,</w:t>
      </w:r>
      <w:r w:rsidR="00C82A18">
        <w:t xml:space="preserve"> 5 ft.) </w:t>
      </w:r>
      <w:r w:rsidR="003B4098">
        <w:t xml:space="preserve">and predicted </w:t>
      </w:r>
      <w:r>
        <w:t xml:space="preserve">trees were tested whether they were within the buffer.  </w:t>
      </w:r>
      <w:r w:rsidR="00C82A18">
        <w:t>In cases where a predicted tree fell with the buffer of more than 1 tree, it was assumed to be correctly identified as</w:t>
      </w:r>
      <w:r w:rsidR="003B4098">
        <w:t xml:space="preserve"> </w:t>
      </w:r>
      <w:r w:rsidR="00C82A18">
        <w:t xml:space="preserve">the sampled tree </w:t>
      </w:r>
      <w:r w:rsidR="003B4098">
        <w:t>with the closest height</w:t>
      </w:r>
      <w:r>
        <w:t xml:space="preserve"> (Figure </w:t>
      </w:r>
      <w:r w:rsidR="0034197D">
        <w:t>4</w:t>
      </w:r>
      <w:r>
        <w:t>)</w:t>
      </w:r>
      <w:r w:rsidR="003B4098">
        <w:t>.</w:t>
      </w:r>
      <w:r>
        <w:t xml:space="preserve">  </w:t>
      </w:r>
      <w:r w:rsidR="00AA00BD">
        <w:t>P</w:t>
      </w:r>
      <w:r>
        <w:t>redicted trees that were identified as matching one of the sampled trees were marked as true positive predictions.</w:t>
      </w:r>
    </w:p>
    <w:p w14:paraId="40EC0188" w14:textId="651C6E23" w:rsidR="00854A22" w:rsidRDefault="00AA00BD" w:rsidP="00833773">
      <w:r>
        <w:t>10</w:t>
      </w:r>
      <w:r w:rsidR="00854A22">
        <w:t>0 points were randomly gen</w:t>
      </w:r>
      <w:r>
        <w:t>erated throughout the study area.  These points were visually assessed using high resolution imagery for the presence or absence of a tree.  The first 40 absence points were then selected.  Using the same process described above, these points were buffered and predicted trees were tested whether they were within the buffer.  The predicted trees within the “absence” buffer were marked as false positive predictions.</w:t>
      </w:r>
    </w:p>
    <w:p w14:paraId="30F0BBCB" w14:textId="77777777" w:rsidR="003F3E69" w:rsidRPr="00086DFE" w:rsidRDefault="00BD070B" w:rsidP="00833773">
      <w:pPr>
        <w:pStyle w:val="Heading1"/>
      </w:pPr>
      <w:r w:rsidRPr="00086DFE">
        <w:lastRenderedPageBreak/>
        <w:t>Results</w:t>
      </w:r>
    </w:p>
    <w:tbl>
      <w:tblPr>
        <w:tblStyle w:val="TableGrid"/>
        <w:tblpPr w:leftFromText="180" w:rightFromText="180" w:vertAnchor="text" w:horzAnchor="margin" w:tblpY="923"/>
        <w:tblW w:w="0" w:type="auto"/>
        <w:tblLayout w:type="fixed"/>
        <w:tblCellMar>
          <w:left w:w="72" w:type="dxa"/>
          <w:right w:w="72" w:type="dxa"/>
        </w:tblCellMar>
        <w:tblLook w:val="04A0" w:firstRow="1" w:lastRow="0" w:firstColumn="1" w:lastColumn="0" w:noHBand="0" w:noVBand="1"/>
      </w:tblPr>
      <w:tblGrid>
        <w:gridCol w:w="2876"/>
        <w:gridCol w:w="2877"/>
        <w:gridCol w:w="2877"/>
      </w:tblGrid>
      <w:tr w:rsidR="00BB70F5" w14:paraId="4ED5A039" w14:textId="77777777" w:rsidTr="00BB70F5">
        <w:tc>
          <w:tcPr>
            <w:tcW w:w="2876" w:type="dxa"/>
          </w:tcPr>
          <w:p w14:paraId="29A07749" w14:textId="77777777" w:rsidR="00BB70F5" w:rsidRDefault="00BB70F5" w:rsidP="00BB70F5">
            <w:r w:rsidRPr="00966EE8">
              <w:rPr>
                <w:noProof/>
              </w:rPr>
              <w:drawing>
                <wp:inline distT="0" distB="0" distL="0" distR="0" wp14:anchorId="593FF071" wp14:editId="04F7FDEA">
                  <wp:extent cx="1737360" cy="2214228"/>
                  <wp:effectExtent l="0" t="0" r="0" b="0"/>
                  <wp:docPr id="13" name="Picture 8">
                    <a:extLst xmlns:a="http://schemas.openxmlformats.org/drawingml/2006/main">
                      <a:ext uri="{FF2B5EF4-FFF2-40B4-BE49-F238E27FC236}">
                        <a16:creationId xmlns:a16="http://schemas.microsoft.com/office/drawing/2014/main" id="{DC8D6DA0-2499-47BA-ABE6-F9ED79F5E4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C8D6DA0-2499-47BA-ABE6-F9ED79F5E462}"/>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37360" cy="2214228"/>
                          </a:xfrm>
                          <a:prstGeom prst="rect">
                            <a:avLst/>
                          </a:prstGeom>
                        </pic:spPr>
                      </pic:pic>
                    </a:graphicData>
                  </a:graphic>
                </wp:inline>
              </w:drawing>
            </w:r>
          </w:p>
        </w:tc>
        <w:tc>
          <w:tcPr>
            <w:tcW w:w="2877" w:type="dxa"/>
          </w:tcPr>
          <w:p w14:paraId="0C0CEDFC" w14:textId="77777777" w:rsidR="00BB70F5" w:rsidRDefault="00BB70F5" w:rsidP="00BB70F5">
            <w:r>
              <w:rPr>
                <w:noProof/>
              </w:rPr>
              <w:drawing>
                <wp:inline distT="0" distB="0" distL="0" distR="0" wp14:anchorId="38D4ABD6" wp14:editId="51D10290">
                  <wp:extent cx="1737360" cy="22110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7360" cy="2211055"/>
                          </a:xfrm>
                          <a:prstGeom prst="rect">
                            <a:avLst/>
                          </a:prstGeom>
                          <a:noFill/>
                        </pic:spPr>
                      </pic:pic>
                    </a:graphicData>
                  </a:graphic>
                </wp:inline>
              </w:drawing>
            </w:r>
          </w:p>
        </w:tc>
        <w:tc>
          <w:tcPr>
            <w:tcW w:w="2877" w:type="dxa"/>
          </w:tcPr>
          <w:p w14:paraId="67129471" w14:textId="77777777" w:rsidR="00BB70F5" w:rsidRDefault="00BB70F5" w:rsidP="00BB70F5">
            <w:r>
              <w:rPr>
                <w:noProof/>
              </w:rPr>
              <w:drawing>
                <wp:inline distT="0" distB="0" distL="0" distR="0" wp14:anchorId="5A5C35A3" wp14:editId="1E829A90">
                  <wp:extent cx="1737360" cy="221105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7360" cy="2211056"/>
                          </a:xfrm>
                          <a:prstGeom prst="rect">
                            <a:avLst/>
                          </a:prstGeom>
                          <a:noFill/>
                        </pic:spPr>
                      </pic:pic>
                    </a:graphicData>
                  </a:graphic>
                </wp:inline>
              </w:drawing>
            </w:r>
          </w:p>
        </w:tc>
      </w:tr>
      <w:tr w:rsidR="00BB70F5" w14:paraId="199737AF" w14:textId="77777777" w:rsidTr="00BB70F5">
        <w:trPr>
          <w:trHeight w:val="722"/>
        </w:trPr>
        <w:tc>
          <w:tcPr>
            <w:tcW w:w="8630" w:type="dxa"/>
            <w:gridSpan w:val="3"/>
          </w:tcPr>
          <w:p w14:paraId="74707722" w14:textId="77777777" w:rsidR="00BB70F5" w:rsidRDefault="00BB70F5" w:rsidP="00BB70F5">
            <w:pPr>
              <w:spacing w:after="0" w:line="276" w:lineRule="auto"/>
            </w:pPr>
            <w:r>
              <w:t>Figure 5: The three primary outputs: (1) the DTM, from brown to blue; (2) the DSM, from blue to red; and (3) the DSM with the 2080 predicted tree locations.</w:t>
            </w:r>
          </w:p>
        </w:tc>
      </w:tr>
    </w:tbl>
    <w:p w14:paraId="64C66F67" w14:textId="479305DC" w:rsidR="003522D9" w:rsidRDefault="003522D9" w:rsidP="00C937E0">
      <w:r>
        <w:t xml:space="preserve">There final product was the location of </w:t>
      </w:r>
      <w:r w:rsidR="0096315D">
        <w:t>all</w:t>
      </w:r>
      <w:r>
        <w:t xml:space="preserve"> the predicted trees, and the intermediate products were the DTM and the DSM (Figure 5).</w:t>
      </w:r>
      <w:r w:rsidR="00BB70F5">
        <w:t xml:space="preserve"> </w:t>
      </w:r>
    </w:p>
    <w:tbl>
      <w:tblPr>
        <w:tblStyle w:val="TableGrid"/>
        <w:tblpPr w:leftFromText="180" w:rightFromText="180" w:vertAnchor="text" w:horzAnchor="margin" w:tblpXSpec="right" w:tblpY="6193"/>
        <w:tblW w:w="0" w:type="auto"/>
        <w:tblLook w:val="04A0" w:firstRow="1" w:lastRow="0" w:firstColumn="1" w:lastColumn="0" w:noHBand="0" w:noVBand="1"/>
      </w:tblPr>
      <w:tblGrid>
        <w:gridCol w:w="4945"/>
      </w:tblGrid>
      <w:tr w:rsidR="00BB70F5" w14:paraId="2EBB4221" w14:textId="77777777" w:rsidTr="00BB70F5">
        <w:tc>
          <w:tcPr>
            <w:tcW w:w="4945" w:type="dxa"/>
          </w:tcPr>
          <w:p w14:paraId="4A515F21" w14:textId="77777777" w:rsidR="00BB70F5" w:rsidRDefault="00BB70F5" w:rsidP="00BB70F5">
            <w:pPr>
              <w:spacing w:after="0" w:line="240" w:lineRule="auto"/>
            </w:pPr>
            <w:r>
              <w:rPr>
                <w:noProof/>
              </w:rPr>
              <w:drawing>
                <wp:inline distT="0" distB="0" distL="0" distR="0" wp14:anchorId="57FD166D" wp14:editId="235234A2">
                  <wp:extent cx="2996923" cy="269968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7">
                            <a:extLst>
                              <a:ext uri="{28A0092B-C50C-407E-A947-70E740481C1C}">
                                <a14:useLocalDpi xmlns:a14="http://schemas.microsoft.com/office/drawing/2010/main" val="0"/>
                              </a:ext>
                            </a:extLst>
                          </a:blip>
                          <a:srcRect l="927" t="20589" r="12035" b="4696"/>
                          <a:stretch/>
                        </pic:blipFill>
                        <pic:spPr bwMode="auto">
                          <a:xfrm>
                            <a:off x="0" y="0"/>
                            <a:ext cx="2998348" cy="27009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B70F5" w14:paraId="40A368ED" w14:textId="77777777" w:rsidTr="00BB70F5">
        <w:tc>
          <w:tcPr>
            <w:tcW w:w="4945" w:type="dxa"/>
          </w:tcPr>
          <w:p w14:paraId="60E4B292" w14:textId="77777777" w:rsidR="00BB70F5" w:rsidRDefault="00BB70F5" w:rsidP="00BB70F5">
            <w:pPr>
              <w:spacing w:after="0" w:line="276" w:lineRule="auto"/>
            </w:pPr>
            <w:r>
              <w:t xml:space="preserve">Figure 6: Distribution of predicted sapling heights (for trees &lt; 9 ft.).  </w:t>
            </w:r>
          </w:p>
        </w:tc>
      </w:tr>
    </w:tbl>
    <w:p w14:paraId="7E2EA3C6" w14:textId="40C3DB33" w:rsidR="00BB70F5" w:rsidRDefault="00C937E0" w:rsidP="00C937E0">
      <w:r>
        <w:t xml:space="preserve">After trying </w:t>
      </w:r>
      <w:r w:rsidR="0096315D">
        <w:t>several</w:t>
      </w:r>
      <w:r>
        <w:t xml:space="preserve"> different parameters in Fusion’s ground model functions and having low quality DTMs, I did more research and found that the PMF method may be the best method to use ground filtering UAV lidar points.  This, coupled with the k-nearest neighbor method of rasterizing, resulted a high quality DTM with no visible artifacts such as trees or logs.</w:t>
      </w:r>
      <w:r w:rsidR="00BB70F5">
        <w:t xml:space="preserve"> </w:t>
      </w:r>
    </w:p>
    <w:p w14:paraId="2B1FA452" w14:textId="77777777" w:rsidR="00C937E0" w:rsidRDefault="00C937E0" w:rsidP="00C937E0">
      <w:r>
        <w:t xml:space="preserve">There were also many failed attempts when creating a DSM.  The canopy height model functions in lidR and Fusion resulted in “pitted” DSMs.  The spike-free method resulted in a smooth and realistic surface.  I did still decide to smooth the final raster, which reduced the number of trees predicted from 4000+ to 2080. </w:t>
      </w:r>
    </w:p>
    <w:tbl>
      <w:tblPr>
        <w:tblStyle w:val="TableGrid"/>
        <w:tblpPr w:leftFromText="180" w:rightFromText="180" w:vertAnchor="text" w:horzAnchor="margin" w:tblpXSpec="right" w:tblpY="119"/>
        <w:tblW w:w="0" w:type="auto"/>
        <w:tblLook w:val="0420" w:firstRow="1" w:lastRow="0" w:firstColumn="0" w:lastColumn="0" w:noHBand="0" w:noVBand="1"/>
      </w:tblPr>
      <w:tblGrid>
        <w:gridCol w:w="1830"/>
        <w:gridCol w:w="1225"/>
      </w:tblGrid>
      <w:tr w:rsidR="00BB70F5" w:rsidRPr="00D14429" w14:paraId="12C9B2CC" w14:textId="77777777" w:rsidTr="00BB70F5">
        <w:trPr>
          <w:trHeight w:val="584"/>
        </w:trPr>
        <w:tc>
          <w:tcPr>
            <w:tcW w:w="3055" w:type="dxa"/>
            <w:gridSpan w:val="2"/>
          </w:tcPr>
          <w:p w14:paraId="0128BC3A" w14:textId="77777777" w:rsidR="00BB70F5" w:rsidRPr="00D14429" w:rsidRDefault="00BB70F5" w:rsidP="00BB70F5">
            <w:pPr>
              <w:spacing w:after="0" w:line="276" w:lineRule="auto"/>
              <w:rPr>
                <w:bCs/>
              </w:rPr>
            </w:pPr>
            <w:r>
              <w:rPr>
                <w:bCs/>
              </w:rPr>
              <w:lastRenderedPageBreak/>
              <w:t>Table 1: Number of correctly predicted seedlings within various sized buffers</w:t>
            </w:r>
          </w:p>
        </w:tc>
      </w:tr>
      <w:tr w:rsidR="00BB70F5" w:rsidRPr="00D14429" w14:paraId="3E19B09B" w14:textId="77777777" w:rsidTr="00BB70F5">
        <w:trPr>
          <w:trHeight w:val="584"/>
        </w:trPr>
        <w:tc>
          <w:tcPr>
            <w:tcW w:w="0" w:type="auto"/>
            <w:hideMark/>
          </w:tcPr>
          <w:p w14:paraId="5EDCF8A7" w14:textId="77777777" w:rsidR="00BB70F5" w:rsidRPr="00D14429" w:rsidRDefault="00BB70F5" w:rsidP="00BB70F5">
            <w:pPr>
              <w:spacing w:after="0" w:line="276" w:lineRule="auto"/>
              <w:jc w:val="center"/>
            </w:pPr>
            <w:r w:rsidRPr="00D14429">
              <w:rPr>
                <w:b/>
                <w:bCs/>
              </w:rPr>
              <w:t>Buffer radius (ft)</w:t>
            </w:r>
          </w:p>
        </w:tc>
        <w:tc>
          <w:tcPr>
            <w:tcW w:w="1225" w:type="dxa"/>
            <w:hideMark/>
          </w:tcPr>
          <w:p w14:paraId="5E3BFB04" w14:textId="77777777" w:rsidR="00BB70F5" w:rsidRPr="00D14429" w:rsidRDefault="00BB70F5" w:rsidP="00BB70F5">
            <w:pPr>
              <w:spacing w:after="0" w:line="276" w:lineRule="auto"/>
              <w:jc w:val="center"/>
            </w:pPr>
            <w:r w:rsidRPr="00D14429">
              <w:rPr>
                <w:b/>
                <w:bCs/>
              </w:rPr>
              <w:t>Correctly predicted saplings</w:t>
            </w:r>
          </w:p>
        </w:tc>
      </w:tr>
      <w:tr w:rsidR="00BB70F5" w:rsidRPr="00D14429" w14:paraId="5138D5CB" w14:textId="77777777" w:rsidTr="00BB70F5">
        <w:trPr>
          <w:trHeight w:val="314"/>
        </w:trPr>
        <w:tc>
          <w:tcPr>
            <w:tcW w:w="0" w:type="auto"/>
            <w:hideMark/>
          </w:tcPr>
          <w:p w14:paraId="7A98F037" w14:textId="77777777" w:rsidR="00BB70F5" w:rsidRPr="00D14429" w:rsidRDefault="00BB70F5" w:rsidP="00BB70F5">
            <w:pPr>
              <w:spacing w:after="0" w:line="276" w:lineRule="auto"/>
              <w:jc w:val="center"/>
            </w:pPr>
            <w:r w:rsidRPr="00D14429">
              <w:t>1</w:t>
            </w:r>
          </w:p>
        </w:tc>
        <w:tc>
          <w:tcPr>
            <w:tcW w:w="1225" w:type="dxa"/>
            <w:hideMark/>
          </w:tcPr>
          <w:p w14:paraId="584459E0" w14:textId="77777777" w:rsidR="00BB70F5" w:rsidRPr="00D14429" w:rsidRDefault="00BB70F5" w:rsidP="00BB70F5">
            <w:pPr>
              <w:spacing w:after="0" w:line="276" w:lineRule="auto"/>
              <w:jc w:val="center"/>
            </w:pPr>
            <w:r w:rsidRPr="00D14429">
              <w:t>1</w:t>
            </w:r>
          </w:p>
        </w:tc>
      </w:tr>
      <w:tr w:rsidR="00BB70F5" w:rsidRPr="00D14429" w14:paraId="79A32F11" w14:textId="77777777" w:rsidTr="00BB70F5">
        <w:trPr>
          <w:trHeight w:val="77"/>
        </w:trPr>
        <w:tc>
          <w:tcPr>
            <w:tcW w:w="0" w:type="auto"/>
            <w:hideMark/>
          </w:tcPr>
          <w:p w14:paraId="0C6EAA69" w14:textId="77777777" w:rsidR="00BB70F5" w:rsidRPr="00D14429" w:rsidRDefault="00BB70F5" w:rsidP="00BB70F5">
            <w:pPr>
              <w:spacing w:after="0" w:line="276" w:lineRule="auto"/>
              <w:jc w:val="center"/>
            </w:pPr>
            <w:r w:rsidRPr="00D14429">
              <w:t>2</w:t>
            </w:r>
          </w:p>
        </w:tc>
        <w:tc>
          <w:tcPr>
            <w:tcW w:w="1225" w:type="dxa"/>
            <w:hideMark/>
          </w:tcPr>
          <w:p w14:paraId="0C8C3392" w14:textId="77777777" w:rsidR="00BB70F5" w:rsidRPr="00D14429" w:rsidRDefault="00BB70F5" w:rsidP="00BB70F5">
            <w:pPr>
              <w:spacing w:after="0" w:line="276" w:lineRule="auto"/>
              <w:jc w:val="center"/>
            </w:pPr>
            <w:r w:rsidRPr="00D14429">
              <w:t>1</w:t>
            </w:r>
          </w:p>
        </w:tc>
      </w:tr>
      <w:tr w:rsidR="00BB70F5" w:rsidRPr="00D14429" w14:paraId="5E7889F8" w14:textId="77777777" w:rsidTr="00BB70F5">
        <w:trPr>
          <w:trHeight w:val="77"/>
        </w:trPr>
        <w:tc>
          <w:tcPr>
            <w:tcW w:w="0" w:type="auto"/>
            <w:hideMark/>
          </w:tcPr>
          <w:p w14:paraId="0451A6E0" w14:textId="77777777" w:rsidR="00BB70F5" w:rsidRPr="00D14429" w:rsidRDefault="00BB70F5" w:rsidP="00BB70F5">
            <w:pPr>
              <w:spacing w:after="0" w:line="276" w:lineRule="auto"/>
              <w:jc w:val="center"/>
            </w:pPr>
            <w:r w:rsidRPr="00D14429">
              <w:t>3</w:t>
            </w:r>
          </w:p>
        </w:tc>
        <w:tc>
          <w:tcPr>
            <w:tcW w:w="1225" w:type="dxa"/>
            <w:hideMark/>
          </w:tcPr>
          <w:p w14:paraId="4B7B910D" w14:textId="77777777" w:rsidR="00BB70F5" w:rsidRPr="00D14429" w:rsidRDefault="00BB70F5" w:rsidP="00BB70F5">
            <w:pPr>
              <w:spacing w:after="0" w:line="276" w:lineRule="auto"/>
              <w:jc w:val="center"/>
            </w:pPr>
            <w:r w:rsidRPr="00D14429">
              <w:t>7</w:t>
            </w:r>
          </w:p>
        </w:tc>
      </w:tr>
      <w:tr w:rsidR="00BB70F5" w:rsidRPr="00D14429" w14:paraId="1178B7D2" w14:textId="77777777" w:rsidTr="00BB70F5">
        <w:trPr>
          <w:trHeight w:val="77"/>
        </w:trPr>
        <w:tc>
          <w:tcPr>
            <w:tcW w:w="0" w:type="auto"/>
            <w:hideMark/>
          </w:tcPr>
          <w:p w14:paraId="5151DEA9" w14:textId="77777777" w:rsidR="00BB70F5" w:rsidRPr="00D14429" w:rsidRDefault="00BB70F5" w:rsidP="00BB70F5">
            <w:pPr>
              <w:spacing w:after="0" w:line="276" w:lineRule="auto"/>
              <w:jc w:val="center"/>
            </w:pPr>
            <w:r w:rsidRPr="00D14429">
              <w:t>4</w:t>
            </w:r>
          </w:p>
        </w:tc>
        <w:tc>
          <w:tcPr>
            <w:tcW w:w="1225" w:type="dxa"/>
            <w:hideMark/>
          </w:tcPr>
          <w:p w14:paraId="4CD7E4FE" w14:textId="77777777" w:rsidR="00BB70F5" w:rsidRPr="00D14429" w:rsidRDefault="00BB70F5" w:rsidP="00BB70F5">
            <w:pPr>
              <w:spacing w:after="0" w:line="276" w:lineRule="auto"/>
              <w:jc w:val="center"/>
            </w:pPr>
            <w:r w:rsidRPr="00D14429">
              <w:t>13</w:t>
            </w:r>
          </w:p>
        </w:tc>
      </w:tr>
      <w:tr w:rsidR="00BB70F5" w:rsidRPr="00D14429" w14:paraId="7AEC4922" w14:textId="77777777" w:rsidTr="00BB70F5">
        <w:trPr>
          <w:trHeight w:val="77"/>
        </w:trPr>
        <w:tc>
          <w:tcPr>
            <w:tcW w:w="0" w:type="auto"/>
            <w:hideMark/>
          </w:tcPr>
          <w:p w14:paraId="5F30BB12" w14:textId="77777777" w:rsidR="00BB70F5" w:rsidRPr="00D14429" w:rsidRDefault="00BB70F5" w:rsidP="00BB70F5">
            <w:pPr>
              <w:spacing w:after="0" w:line="276" w:lineRule="auto"/>
              <w:jc w:val="center"/>
            </w:pPr>
            <w:r w:rsidRPr="00D14429">
              <w:t>5</w:t>
            </w:r>
          </w:p>
        </w:tc>
        <w:tc>
          <w:tcPr>
            <w:tcW w:w="1225" w:type="dxa"/>
            <w:hideMark/>
          </w:tcPr>
          <w:p w14:paraId="6B857BD3" w14:textId="77777777" w:rsidR="00BB70F5" w:rsidRPr="00D14429" w:rsidRDefault="00BB70F5" w:rsidP="00BB70F5">
            <w:pPr>
              <w:spacing w:after="0" w:line="276" w:lineRule="auto"/>
              <w:jc w:val="center"/>
            </w:pPr>
            <w:r w:rsidRPr="00D14429">
              <w:t>16</w:t>
            </w:r>
          </w:p>
        </w:tc>
      </w:tr>
    </w:tbl>
    <w:tbl>
      <w:tblPr>
        <w:tblStyle w:val="TableGrid"/>
        <w:tblpPr w:leftFromText="180" w:rightFromText="180" w:vertAnchor="page" w:horzAnchor="margin" w:tblpXSpec="right" w:tblpY="5962"/>
        <w:tblW w:w="0" w:type="auto"/>
        <w:tblLook w:val="04A0" w:firstRow="1" w:lastRow="0" w:firstColumn="1" w:lastColumn="0" w:noHBand="0" w:noVBand="1"/>
      </w:tblPr>
      <w:tblGrid>
        <w:gridCol w:w="5665"/>
      </w:tblGrid>
      <w:tr w:rsidR="00BB70F5" w14:paraId="0492A879" w14:textId="77777777" w:rsidTr="00BB70F5">
        <w:trPr>
          <w:trHeight w:val="4967"/>
        </w:trPr>
        <w:tc>
          <w:tcPr>
            <w:tcW w:w="5665" w:type="dxa"/>
          </w:tcPr>
          <w:p w14:paraId="06FBCA75" w14:textId="77777777" w:rsidR="00BB70F5" w:rsidRDefault="00BB70F5" w:rsidP="00BB70F5">
            <w:pPr>
              <w:spacing w:after="0" w:line="276" w:lineRule="auto"/>
            </w:pPr>
            <w:r>
              <w:rPr>
                <w:noProof/>
              </w:rPr>
              <w:drawing>
                <wp:anchor distT="0" distB="0" distL="114300" distR="114300" simplePos="0" relativeHeight="251668480" behindDoc="1" locked="0" layoutInCell="1" allowOverlap="1" wp14:anchorId="401345E4" wp14:editId="3E6D0D47">
                  <wp:simplePos x="0" y="0"/>
                  <wp:positionH relativeFrom="column">
                    <wp:posOffset>-3175</wp:posOffset>
                  </wp:positionH>
                  <wp:positionV relativeFrom="paragraph">
                    <wp:posOffset>4445</wp:posOffset>
                  </wp:positionV>
                  <wp:extent cx="3582670" cy="3199765"/>
                  <wp:effectExtent l="0" t="0" r="0" b="63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8">
                            <a:extLst>
                              <a:ext uri="{28A0092B-C50C-407E-A947-70E740481C1C}">
                                <a14:useLocalDpi xmlns:a14="http://schemas.microsoft.com/office/drawing/2010/main" val="0"/>
                              </a:ext>
                            </a:extLst>
                          </a:blip>
                          <a:srcRect t="16977" r="7394" b="3169"/>
                          <a:stretch/>
                        </pic:blipFill>
                        <pic:spPr bwMode="auto">
                          <a:xfrm>
                            <a:off x="0" y="0"/>
                            <a:ext cx="3582670" cy="3199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B70F5" w14:paraId="3F5BCEA4" w14:textId="77777777" w:rsidTr="00BB70F5">
        <w:tc>
          <w:tcPr>
            <w:tcW w:w="5665" w:type="dxa"/>
          </w:tcPr>
          <w:p w14:paraId="0955E5C1" w14:textId="77777777" w:rsidR="00BB70F5" w:rsidRDefault="00BB70F5" w:rsidP="00BB70F5">
            <w:pPr>
              <w:spacing w:after="0" w:line="276" w:lineRule="auto"/>
            </w:pPr>
            <w:r>
              <w:t>Figure 7: Distribution of height differences between ground sampled seedlings and their correctly identified analogues.</w:t>
            </w:r>
          </w:p>
        </w:tc>
      </w:tr>
    </w:tbl>
    <w:p w14:paraId="3E72BD28" w14:textId="55BE8461" w:rsidR="003522D9" w:rsidRDefault="002C757F" w:rsidP="00833773">
      <w:r>
        <w:t xml:space="preserve">2,080 trees were identified with </w:t>
      </w:r>
      <w:r w:rsidR="00C937E0" w:rsidRPr="00C937E0">
        <w:rPr>
          <w:rStyle w:val="CommandsChar"/>
        </w:rPr>
        <w:t>lidR::tree_detection</w:t>
      </w:r>
      <w:r>
        <w:t>.  Although this includes full sized trees, there were relatively few of these on the site</w:t>
      </w:r>
      <w:r w:rsidR="00717B4E">
        <w:t>.</w:t>
      </w:r>
      <w:r w:rsidR="008E0F26">
        <w:t xml:space="preserve">  </w:t>
      </w:r>
      <w:r w:rsidR="00D14429">
        <w:t xml:space="preserve">A large proportion of the predicted tree heights were less than 2 ft. (Figure </w:t>
      </w:r>
      <w:r w:rsidR="003522D9">
        <w:t>6</w:t>
      </w:r>
      <w:r w:rsidR="00D14429">
        <w:t>), although there was some error introduced into these heights during the ground normalization process.  With a 5-ft. radius around sampled trees, there were</w:t>
      </w:r>
      <w:r w:rsidR="00210A4A">
        <w:t xml:space="preserve"> as 16 correctly identified seedlings.</w:t>
      </w:r>
      <w:r w:rsidR="00C937E0">
        <w:t xml:space="preserve">  The difference in height between the correctly predicted seedlings and their sampled counterparts was generally about one ft. (</w:t>
      </w:r>
      <w:r w:rsidR="003522D9">
        <w:t>Figure 7</w:t>
      </w:r>
      <w:r w:rsidR="00C937E0">
        <w:t>).</w:t>
      </w:r>
      <w:r w:rsidR="003522D9">
        <w:t xml:space="preserve"> </w:t>
      </w:r>
      <w:r w:rsidR="00BB70F5">
        <w:t xml:space="preserve"> </w:t>
      </w:r>
    </w:p>
    <w:p w14:paraId="3DDD6BD5" w14:textId="279F72D9" w:rsidR="003522D9" w:rsidRDefault="003522D9" w:rsidP="00BB70F5">
      <w:pPr>
        <w:spacing w:after="0" w:line="240" w:lineRule="auto"/>
      </w:pPr>
    </w:p>
    <w:p w14:paraId="0F037482" w14:textId="55D0947D" w:rsidR="00BD070B" w:rsidRDefault="00BD070B" w:rsidP="00833773">
      <w:pPr>
        <w:pStyle w:val="Heading1"/>
      </w:pPr>
      <w:r>
        <w:t>Discussion and conclusion</w:t>
      </w:r>
    </w:p>
    <w:p w14:paraId="4D86DC7E" w14:textId="77777777" w:rsidR="00BB70F5" w:rsidRDefault="00C937E0" w:rsidP="00833773">
      <w:r>
        <w:t>Overall, there is a good start to producing meaningful results</w:t>
      </w:r>
      <w:r w:rsidR="0034197D">
        <w:t xml:space="preserve"> (</w:t>
      </w:r>
      <w:r w:rsidR="003522D9">
        <w:t>Figure 8</w:t>
      </w:r>
      <w:r w:rsidR="0034197D">
        <w:t>)</w:t>
      </w:r>
      <w:r>
        <w:t xml:space="preserve">, but I think it will take quite a </w:t>
      </w:r>
      <w:r w:rsidR="0034197D">
        <w:t>bit</w:t>
      </w:r>
      <w:r>
        <w:t xml:space="preserve"> of work to get there.  These </w:t>
      </w:r>
      <w:r w:rsidR="0034197D">
        <w:t>methods</w:t>
      </w:r>
      <w:r>
        <w:t xml:space="preserve"> seemed to have overpredicted the number of trees in the study area, which is not </w:t>
      </w:r>
      <w:r w:rsidR="0034197D">
        <w:t>very surprising given the presence of grass and logging slash on the site.</w:t>
      </w:r>
      <w:r w:rsidR="00966EE8">
        <w:t xml:space="preserve"> </w:t>
      </w:r>
    </w:p>
    <w:p w14:paraId="21EFCFCD" w14:textId="4853598C" w:rsidR="0034197D" w:rsidRDefault="00AA00BD" w:rsidP="00AA00BD">
      <w:r>
        <w:t>One difficulty in assessing the accuracy of the tree detection method is the spatial error of the sampled tree locations and the UAV point cloud.  Predicted tree/o</w:t>
      </w:r>
      <w:r w:rsidR="00C937E0">
        <w:t>b</w:t>
      </w:r>
      <w:r>
        <w:t>served tree mismatches may be because of modeling error</w:t>
      </w:r>
      <w:r w:rsidR="00C937E0">
        <w:t>; however,</w:t>
      </w:r>
      <w:r>
        <w:t xml:space="preserve"> it could also be a correctly identified tree, but the locations </w:t>
      </w:r>
      <w:r w:rsidR="00C937E0">
        <w:t xml:space="preserve">just </w:t>
      </w:r>
      <w:r>
        <w:t>do not align</w:t>
      </w:r>
      <w:r w:rsidR="00C937E0">
        <w:t>.</w:t>
      </w:r>
    </w:p>
    <w:p w14:paraId="353AA7C3" w14:textId="77777777" w:rsidR="00B8139E" w:rsidRPr="00833773" w:rsidRDefault="00B8139E" w:rsidP="00B8139E">
      <w:r w:rsidRPr="00833773">
        <w:lastRenderedPageBreak/>
        <w:t xml:space="preserve">I suspect the low detection accuracy was primarily caused by two factors.  First, is the spatial error of the two datasets, which would be compounded when comparing them against one another.  Second, ground at the study site was vegetated by tall grass and logging slash.  This biomass added a great deal of noise to the point </w:t>
      </w:r>
      <w:r>
        <w:t>c</w:t>
      </w:r>
      <w:r w:rsidRPr="00833773">
        <w:t>loud, obscuring tree seedlings and potentially resulting in a high number of false positives.</w:t>
      </w:r>
    </w:p>
    <w:p w14:paraId="4A06B738" w14:textId="77777777" w:rsidR="003522D9" w:rsidRPr="00833773" w:rsidRDefault="00B8139E" w:rsidP="00B8139E">
      <w:r w:rsidRPr="00833773">
        <w:t>Further research may be able to overcome these challenges.  I suspect that including the lidar pulse return intensity in the analysis may yield improved results.  Because photosynthetically active vegetation reflects a higher amount of NIR light, this may help in distinguishing between logging slash and dry grass and conifer seedlings.  Additionally, increasing the number of tree seedlings sampled may also help in adjusting the parameters and improve the accuracy assessments.</w:t>
      </w:r>
      <w:r>
        <w:t xml:space="preserve">  With additional time, I think I could improve these by studying and understanding the algorithms that underly these methods.  With a better understanding of how they work, I could then optimize the input parameters without having to guess-and-check, which is very time consuming, as many of these processes can take hours to run.</w:t>
      </w:r>
      <w:r w:rsidR="003522D9">
        <w:t xml:space="preserve"> </w:t>
      </w:r>
    </w:p>
    <w:p w14:paraId="2642A5C7" w14:textId="328F99A9" w:rsidR="00B8139E" w:rsidRPr="00833773" w:rsidRDefault="00B8139E" w:rsidP="00B8139E"/>
    <w:p w14:paraId="409F2AD3" w14:textId="77777777" w:rsidR="00B8139E" w:rsidRDefault="00B8139E" w:rsidP="00AA00BD"/>
    <w:tbl>
      <w:tblPr>
        <w:tblStyle w:val="TableGrid"/>
        <w:tblpPr w:leftFromText="180" w:rightFromText="180" w:vertAnchor="text" w:horzAnchor="margin" w:tblpY="-435"/>
        <w:tblW w:w="0" w:type="auto"/>
        <w:tblLook w:val="04A0" w:firstRow="1" w:lastRow="0" w:firstColumn="1" w:lastColumn="0" w:noHBand="0" w:noVBand="1"/>
      </w:tblPr>
      <w:tblGrid>
        <w:gridCol w:w="8630"/>
      </w:tblGrid>
      <w:tr w:rsidR="00B8139E" w14:paraId="66885E78" w14:textId="77777777" w:rsidTr="00B8139E">
        <w:tc>
          <w:tcPr>
            <w:tcW w:w="8630" w:type="dxa"/>
          </w:tcPr>
          <w:p w14:paraId="6AB61674" w14:textId="77777777" w:rsidR="00B8139E" w:rsidRDefault="00B8139E" w:rsidP="00B8139E">
            <w:pPr>
              <w:spacing w:after="0" w:line="240" w:lineRule="auto"/>
            </w:pPr>
            <w:r>
              <w:rPr>
                <w:noProof/>
              </w:rPr>
              <w:lastRenderedPageBreak/>
              <w:drawing>
                <wp:inline distT="0" distB="0" distL="0" distR="0" wp14:anchorId="18300841" wp14:editId="05B95652">
                  <wp:extent cx="5544288" cy="76767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59178" cy="7697324"/>
                          </a:xfrm>
                          <a:prstGeom prst="rect">
                            <a:avLst/>
                          </a:prstGeom>
                          <a:noFill/>
                          <a:ln>
                            <a:noFill/>
                          </a:ln>
                        </pic:spPr>
                      </pic:pic>
                    </a:graphicData>
                  </a:graphic>
                </wp:inline>
              </w:drawing>
            </w:r>
          </w:p>
        </w:tc>
      </w:tr>
      <w:tr w:rsidR="00B8139E" w14:paraId="5AD0D2B3" w14:textId="77777777" w:rsidTr="00B8139E">
        <w:tc>
          <w:tcPr>
            <w:tcW w:w="8630" w:type="dxa"/>
          </w:tcPr>
          <w:p w14:paraId="189D04E0" w14:textId="60C09B05" w:rsidR="00B8139E" w:rsidRDefault="003522D9" w:rsidP="00B8139E">
            <w:pPr>
              <w:spacing w:after="0" w:line="276" w:lineRule="auto"/>
            </w:pPr>
            <w:r>
              <w:t>Figure 8</w:t>
            </w:r>
            <w:r w:rsidR="00B8139E">
              <w:t>: Example comparison of predicted tree locations and sampled tree locations using the widest buffer.  Correctly predicted tree symbol increases with its closeness to the sampled tree (i.e. the nearer the correctly predicted tree is to the sampled tree, the larger its symbol).</w:t>
            </w:r>
          </w:p>
        </w:tc>
      </w:tr>
    </w:tbl>
    <w:p w14:paraId="21FFC5B7" w14:textId="77777777" w:rsidR="00AA00BD" w:rsidRDefault="00AA00BD" w:rsidP="00833773"/>
    <w:p w14:paraId="2006698E" w14:textId="77777777" w:rsidR="00C31D9D" w:rsidRPr="00BD070B" w:rsidRDefault="00BD070B" w:rsidP="00833773">
      <w:pPr>
        <w:pStyle w:val="Heading1"/>
      </w:pPr>
      <w:r>
        <w:lastRenderedPageBreak/>
        <w:t>References</w:t>
      </w:r>
    </w:p>
    <w:p w14:paraId="3111FC17" w14:textId="2F57AA9F" w:rsidR="00B8139E" w:rsidRPr="00B8139E" w:rsidRDefault="00490EEA" w:rsidP="00B8139E">
      <w:pPr>
        <w:widowControl w:val="0"/>
        <w:autoSpaceDE w:val="0"/>
        <w:autoSpaceDN w:val="0"/>
        <w:adjustRightInd w:val="0"/>
        <w:spacing w:line="240" w:lineRule="auto"/>
        <w:ind w:left="480" w:hanging="480"/>
        <w:rPr>
          <w:noProof/>
          <w:szCs w:val="24"/>
        </w:rPr>
      </w:pPr>
      <w:r w:rsidRPr="00833773">
        <w:fldChar w:fldCharType="begin" w:fldLock="1"/>
      </w:r>
      <w:r w:rsidRPr="00833773">
        <w:instrText xml:space="preserve">ADDIN Mendeley Bibliography CSL_BIBLIOGRAPHY </w:instrText>
      </w:r>
      <w:r w:rsidRPr="00833773">
        <w:fldChar w:fldCharType="separate"/>
      </w:r>
      <w:r w:rsidR="00B8139E" w:rsidRPr="00B8139E">
        <w:rPr>
          <w:noProof/>
          <w:szCs w:val="24"/>
        </w:rPr>
        <w:t>Isenburg M (2016) Generating Spike-Free Digital Surface Models from LiDAR. https://rapidlasso.com/2016/02/03/generating-spike-free-digital-surface-models-from-lidar/</w:t>
      </w:r>
    </w:p>
    <w:p w14:paraId="1A00D307" w14:textId="77777777" w:rsidR="00B8139E" w:rsidRPr="00B8139E" w:rsidRDefault="00B8139E" w:rsidP="00B8139E">
      <w:pPr>
        <w:widowControl w:val="0"/>
        <w:autoSpaceDE w:val="0"/>
        <w:autoSpaceDN w:val="0"/>
        <w:adjustRightInd w:val="0"/>
        <w:spacing w:line="240" w:lineRule="auto"/>
        <w:ind w:left="480" w:hanging="480"/>
        <w:rPr>
          <w:noProof/>
          <w:szCs w:val="24"/>
        </w:rPr>
      </w:pPr>
      <w:r w:rsidRPr="00B8139E">
        <w:rPr>
          <w:noProof/>
          <w:szCs w:val="24"/>
        </w:rPr>
        <w:t>Khosravipour A, Skidmore AK, Isenburg M (2016) Generating spike-free digital surface models using LiDAR raw point clouds: A new approach for forestry applications. Int J Appl Earth Obs Geoinf 52:104–114. doi: 10.1016/j.jag.2016.06.005</w:t>
      </w:r>
    </w:p>
    <w:p w14:paraId="2CAC70C3" w14:textId="77777777" w:rsidR="00B8139E" w:rsidRPr="00B8139E" w:rsidRDefault="00B8139E" w:rsidP="00B8139E">
      <w:pPr>
        <w:widowControl w:val="0"/>
        <w:autoSpaceDE w:val="0"/>
        <w:autoSpaceDN w:val="0"/>
        <w:adjustRightInd w:val="0"/>
        <w:spacing w:line="240" w:lineRule="auto"/>
        <w:ind w:left="480" w:hanging="480"/>
        <w:rPr>
          <w:noProof/>
          <w:szCs w:val="24"/>
        </w:rPr>
      </w:pPr>
      <w:r w:rsidRPr="00B8139E">
        <w:rPr>
          <w:noProof/>
          <w:szCs w:val="24"/>
        </w:rPr>
        <w:t>Khosravipour A, Skidmore AK, Wang T, et al (2015) Effect of slope on treetop detection using a LiDAR Canopy Height Model. ISPRS J Photogramm Remote Sens 104:44–52. doi: 10.1016/j.isprsjprs.2015.02.013</w:t>
      </w:r>
    </w:p>
    <w:p w14:paraId="6E6EABAC" w14:textId="77777777" w:rsidR="00B8139E" w:rsidRPr="00B8139E" w:rsidRDefault="00B8139E" w:rsidP="00B8139E">
      <w:pPr>
        <w:widowControl w:val="0"/>
        <w:autoSpaceDE w:val="0"/>
        <w:autoSpaceDN w:val="0"/>
        <w:adjustRightInd w:val="0"/>
        <w:spacing w:line="240" w:lineRule="auto"/>
        <w:ind w:left="480" w:hanging="480"/>
        <w:rPr>
          <w:noProof/>
          <w:szCs w:val="24"/>
        </w:rPr>
      </w:pPr>
      <w:r w:rsidRPr="00B8139E">
        <w:rPr>
          <w:noProof/>
          <w:szCs w:val="24"/>
        </w:rPr>
        <w:t>Kraus K, Pfeifer N (1998) Determination of terrain models in wooded areas with airborne laser scanner data. ISPRS J Photogramm Remote Sens 53:193–203. doi: 10.1016/S0924-2716(98)00009-4</w:t>
      </w:r>
    </w:p>
    <w:p w14:paraId="26BCE696" w14:textId="77777777" w:rsidR="00B8139E" w:rsidRPr="00B8139E" w:rsidRDefault="00B8139E" w:rsidP="00B8139E">
      <w:pPr>
        <w:widowControl w:val="0"/>
        <w:autoSpaceDE w:val="0"/>
        <w:autoSpaceDN w:val="0"/>
        <w:adjustRightInd w:val="0"/>
        <w:spacing w:line="240" w:lineRule="auto"/>
        <w:ind w:left="480" w:hanging="480"/>
        <w:rPr>
          <w:noProof/>
          <w:szCs w:val="24"/>
        </w:rPr>
      </w:pPr>
      <w:r w:rsidRPr="00B8139E">
        <w:rPr>
          <w:noProof/>
          <w:szCs w:val="24"/>
        </w:rPr>
        <w:t>Serifoglu C, Gungor O, Yilmaz V (2016) Performance evaluation of different ground filtering algorithms for uav-based point clouds. Int Arch Photogramm Remote Sens Spat Inf Sci - ISPRS Arch 2016–Janua:245–251. doi: 10.5194/isprsarchives-XLI-B1-245-2016</w:t>
      </w:r>
    </w:p>
    <w:p w14:paraId="37E6E122" w14:textId="77777777" w:rsidR="00B8139E" w:rsidRPr="00B8139E" w:rsidRDefault="00B8139E" w:rsidP="00B8139E">
      <w:pPr>
        <w:widowControl w:val="0"/>
        <w:autoSpaceDE w:val="0"/>
        <w:autoSpaceDN w:val="0"/>
        <w:adjustRightInd w:val="0"/>
        <w:spacing w:line="240" w:lineRule="auto"/>
        <w:ind w:left="480" w:hanging="480"/>
        <w:rPr>
          <w:noProof/>
        </w:rPr>
      </w:pPr>
      <w:r w:rsidRPr="00B8139E">
        <w:rPr>
          <w:noProof/>
          <w:szCs w:val="24"/>
        </w:rPr>
        <w:t>Zhang K, Chen SC, Whitman D, et al (2003) A progressive morphological filter for removing nonground measurements from airborne LIDAR data. IEEE Trans Geosci Remote Sens 41:872–882. doi: 10.1109/TGRS.2003.810682</w:t>
      </w:r>
    </w:p>
    <w:p w14:paraId="310C3079" w14:textId="2428BEAC" w:rsidR="00B744CE" w:rsidRDefault="00490EEA" w:rsidP="00833773">
      <w:pPr>
        <w:pStyle w:val="References"/>
      </w:pPr>
      <w:r w:rsidRPr="00833773">
        <w:fldChar w:fldCharType="end"/>
      </w:r>
    </w:p>
    <w:p w14:paraId="3BAC5B2A" w14:textId="77777777" w:rsidR="00FC6395" w:rsidRDefault="00350D5A" w:rsidP="00833773">
      <w:pPr>
        <w:pStyle w:val="Heading1"/>
      </w:pPr>
      <w:r>
        <w:t>Acknowledgements</w:t>
      </w:r>
    </w:p>
    <w:p w14:paraId="5E321F7D" w14:textId="65DE9723" w:rsidR="00BD070B" w:rsidRDefault="00833773" w:rsidP="00833773">
      <w:r>
        <w:t>Thank you to Carlos Silva and Arjan Meddens for pointing me in the right direction as I hit several snags along the way.</w:t>
      </w:r>
    </w:p>
    <w:p w14:paraId="2758FD5F" w14:textId="1BFCEF52" w:rsidR="00B8139E" w:rsidRDefault="00B8139E">
      <w:pPr>
        <w:spacing w:after="0" w:line="240" w:lineRule="auto"/>
      </w:pPr>
      <w:r>
        <w:br w:type="page"/>
      </w:r>
    </w:p>
    <w:p w14:paraId="43EEF852" w14:textId="7A7BA6DE" w:rsidR="00BD070B" w:rsidRDefault="00BD070B" w:rsidP="00833773">
      <w:pPr>
        <w:pStyle w:val="Heading10"/>
      </w:pPr>
      <w:r w:rsidRPr="00086DFE">
        <w:rPr>
          <w:rStyle w:val="Heading1Char0"/>
          <w:b/>
        </w:rPr>
        <w:lastRenderedPageBreak/>
        <w:t xml:space="preserve">Appendix A: </w:t>
      </w:r>
      <w:r w:rsidR="00833773">
        <w:rPr>
          <w:rStyle w:val="Heading1Char0"/>
          <w:b/>
        </w:rPr>
        <w:t>R</w:t>
      </w:r>
      <w:r w:rsidRPr="00086DFE">
        <w:rPr>
          <w:rStyle w:val="Heading1Char0"/>
          <w:b/>
        </w:rPr>
        <w:t xml:space="preserve"> code</w:t>
      </w:r>
      <w:r w:rsidR="00833773">
        <w:rPr>
          <w:rStyle w:val="Heading1Char0"/>
          <w:b/>
        </w:rPr>
        <w:t xml:space="preserve"> used</w:t>
      </w:r>
      <w:r w:rsidRPr="00086DFE">
        <w:rPr>
          <w:rStyle w:val="Heading1Char0"/>
          <w:b/>
        </w:rPr>
        <w:t xml:space="preserve"> for analyzing data</w:t>
      </w:r>
      <w:r>
        <w:t>.</w:t>
      </w:r>
    </w:p>
    <w:tbl>
      <w:tblPr>
        <w:tblStyle w:val="TableGrid"/>
        <w:tblW w:w="0" w:type="auto"/>
        <w:tblLook w:val="04A0" w:firstRow="1" w:lastRow="0" w:firstColumn="1" w:lastColumn="0" w:noHBand="0" w:noVBand="1"/>
      </w:tblPr>
      <w:tblGrid>
        <w:gridCol w:w="8630"/>
      </w:tblGrid>
      <w:tr w:rsidR="00B63120" w14:paraId="201140B2" w14:textId="77777777" w:rsidTr="00B63120">
        <w:tc>
          <w:tcPr>
            <w:tcW w:w="8630" w:type="dxa"/>
          </w:tcPr>
          <w:p w14:paraId="3CF912B9" w14:textId="77777777" w:rsidR="00B63120" w:rsidRPr="00833773" w:rsidRDefault="00B63120" w:rsidP="00833773">
            <w:pPr>
              <w:pStyle w:val="Code"/>
            </w:pPr>
            <w:r w:rsidRPr="00833773">
              <w:t>#=======================================================================#</w:t>
            </w:r>
          </w:p>
          <w:p w14:paraId="3A5025BD" w14:textId="77777777" w:rsidR="00B63120" w:rsidRPr="00833773" w:rsidRDefault="00B63120" w:rsidP="00833773">
            <w:pPr>
              <w:pStyle w:val="Code"/>
            </w:pPr>
            <w:r w:rsidRPr="00833773">
              <w:t>#=======================================================================#</w:t>
            </w:r>
          </w:p>
          <w:p w14:paraId="2FC49808" w14:textId="77777777" w:rsidR="00B63120" w:rsidRPr="00833773" w:rsidRDefault="00B63120" w:rsidP="00833773">
            <w:pPr>
              <w:pStyle w:val="Code"/>
            </w:pPr>
            <w:r w:rsidRPr="00833773">
              <w:t>#             Using UAV lidar to identify conifer seedlings             #</w:t>
            </w:r>
          </w:p>
          <w:p w14:paraId="2409329D" w14:textId="77777777" w:rsidR="00B63120" w:rsidRPr="00833773" w:rsidRDefault="00B63120" w:rsidP="00833773">
            <w:pPr>
              <w:pStyle w:val="Code"/>
            </w:pPr>
            <w:r w:rsidRPr="00833773">
              <w:t>#                         NRS 504 Final Project                         #</w:t>
            </w:r>
          </w:p>
          <w:p w14:paraId="0FE7845C" w14:textId="77777777" w:rsidR="00B63120" w:rsidRPr="00833773" w:rsidRDefault="00B63120" w:rsidP="00833773">
            <w:pPr>
              <w:pStyle w:val="Code"/>
            </w:pPr>
            <w:r w:rsidRPr="00833773">
              <w:t>#                            Anthony Martinez                           #</w:t>
            </w:r>
          </w:p>
          <w:p w14:paraId="3FCD704C" w14:textId="77777777" w:rsidR="00B63120" w:rsidRPr="00B63120" w:rsidRDefault="00B63120" w:rsidP="00833773">
            <w:pPr>
              <w:pStyle w:val="Code"/>
            </w:pPr>
            <w:r w:rsidRPr="00B63120">
              <w:t>#=======================================================================#</w:t>
            </w:r>
          </w:p>
          <w:p w14:paraId="4759FA43" w14:textId="77777777" w:rsidR="00B63120" w:rsidRPr="00B63120" w:rsidRDefault="00B63120" w:rsidP="00833773">
            <w:pPr>
              <w:pStyle w:val="Code"/>
            </w:pPr>
            <w:r w:rsidRPr="00B63120">
              <w:t>#=======================================================================#</w:t>
            </w:r>
          </w:p>
          <w:p w14:paraId="61E2B055" w14:textId="77777777" w:rsidR="00B63120" w:rsidRPr="00B63120" w:rsidRDefault="00B63120" w:rsidP="00833773">
            <w:pPr>
              <w:pStyle w:val="Code"/>
            </w:pPr>
          </w:p>
          <w:p w14:paraId="50939E78" w14:textId="77777777" w:rsidR="00B63120" w:rsidRPr="00B63120" w:rsidRDefault="00B63120" w:rsidP="00833773">
            <w:pPr>
              <w:pStyle w:val="Code"/>
            </w:pPr>
            <w:r w:rsidRPr="00B63120">
              <w:t># Set directories</w:t>
            </w:r>
          </w:p>
          <w:p w14:paraId="4A334985" w14:textId="77777777" w:rsidR="00B63120" w:rsidRPr="00B63120" w:rsidRDefault="00B63120" w:rsidP="00833773">
            <w:pPr>
              <w:pStyle w:val="Code"/>
            </w:pPr>
            <w:proofErr w:type="spellStart"/>
            <w:r w:rsidRPr="00B63120">
              <w:t>mainDir</w:t>
            </w:r>
            <w:bookmarkStart w:id="0" w:name="_GoBack"/>
            <w:bookmarkEnd w:id="0"/>
            <w:proofErr w:type="spellEnd"/>
            <w:r w:rsidRPr="00B63120">
              <w:t xml:space="preserve"> &lt;- "S:/COS/PyroGeog/amartinez/UAV_seedlings/Lidar/LAS"</w:t>
            </w:r>
          </w:p>
          <w:p w14:paraId="2C984AAF" w14:textId="77777777" w:rsidR="00B63120" w:rsidRPr="00B63120" w:rsidRDefault="00B63120" w:rsidP="00833773">
            <w:pPr>
              <w:pStyle w:val="Code"/>
            </w:pPr>
            <w:proofErr w:type="spellStart"/>
            <w:r w:rsidRPr="00B63120">
              <w:t>setwd</w:t>
            </w:r>
            <w:proofErr w:type="spellEnd"/>
            <w:r w:rsidRPr="00B63120">
              <w:t>(</w:t>
            </w:r>
            <w:proofErr w:type="spellStart"/>
            <w:r w:rsidRPr="00B63120">
              <w:t>mainDir</w:t>
            </w:r>
            <w:proofErr w:type="spellEnd"/>
            <w:r w:rsidRPr="00B63120">
              <w:t>)</w:t>
            </w:r>
          </w:p>
          <w:p w14:paraId="6975ED78" w14:textId="77777777" w:rsidR="00B63120" w:rsidRPr="00B63120" w:rsidRDefault="00B63120" w:rsidP="00833773">
            <w:pPr>
              <w:pStyle w:val="Code"/>
            </w:pPr>
          </w:p>
          <w:p w14:paraId="6C2402E3" w14:textId="77777777" w:rsidR="00B63120" w:rsidRPr="00B63120" w:rsidRDefault="00B63120" w:rsidP="00833773">
            <w:pPr>
              <w:pStyle w:val="Code"/>
            </w:pPr>
            <w:r w:rsidRPr="00B63120">
              <w:t>#=======================================================================#</w:t>
            </w:r>
          </w:p>
          <w:p w14:paraId="3C8FA6B1" w14:textId="77777777" w:rsidR="00B63120" w:rsidRPr="00B63120" w:rsidRDefault="00B63120" w:rsidP="00833773">
            <w:pPr>
              <w:pStyle w:val="Code"/>
            </w:pPr>
            <w:r w:rsidRPr="00B63120">
              <w:t xml:space="preserve"># </w:t>
            </w:r>
            <w:proofErr w:type="spellStart"/>
            <w:r w:rsidRPr="00B63120">
              <w:t>Inital</w:t>
            </w:r>
            <w:proofErr w:type="spellEnd"/>
            <w:r w:rsidRPr="00B63120">
              <w:t xml:space="preserve"> preparation (Fusion and LAStools)</w:t>
            </w:r>
          </w:p>
          <w:p w14:paraId="6DFAA140" w14:textId="77777777" w:rsidR="00B63120" w:rsidRPr="00B63120" w:rsidRDefault="00B63120" w:rsidP="00833773">
            <w:pPr>
              <w:pStyle w:val="Code"/>
            </w:pPr>
            <w:r w:rsidRPr="00B63120">
              <w:t>#=======================================================================#</w:t>
            </w:r>
          </w:p>
          <w:p w14:paraId="430902FF" w14:textId="77777777" w:rsidR="00B63120" w:rsidRPr="00B63120" w:rsidRDefault="00B63120" w:rsidP="00833773">
            <w:pPr>
              <w:pStyle w:val="Code"/>
            </w:pPr>
            <w:r w:rsidRPr="00B63120">
              <w:t># Merge LAZ files into a single point cloud</w:t>
            </w:r>
          </w:p>
          <w:p w14:paraId="4BC4B618"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Fusion", "mergedata.exe"),</w:t>
            </w:r>
          </w:p>
          <w:p w14:paraId="548A9F2B" w14:textId="77777777" w:rsidR="00B63120" w:rsidRPr="00B63120" w:rsidRDefault="00B63120" w:rsidP="00833773">
            <w:pPr>
              <w:pStyle w:val="Code"/>
            </w:pPr>
            <w:r w:rsidRPr="00B63120">
              <w:t xml:space="preserve">             "S:\COS\PyroGeog\amartinez\UAV_seedlings\Lidar\fullLAZ\filelist.txt",</w:t>
            </w:r>
          </w:p>
          <w:p w14:paraId="65091667" w14:textId="77777777" w:rsidR="00B63120" w:rsidRPr="00B63120" w:rsidRDefault="00B63120" w:rsidP="00833773">
            <w:pPr>
              <w:pStyle w:val="Code"/>
            </w:pPr>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Seedling_merge.las</w:t>
            </w:r>
            <w:proofErr w:type="spellEnd"/>
            <w:r w:rsidRPr="00B63120">
              <w:t>"),</w:t>
            </w:r>
          </w:p>
          <w:p w14:paraId="28AD48D5" w14:textId="77777777" w:rsidR="00B63120" w:rsidRPr="00B63120" w:rsidRDefault="00B63120" w:rsidP="00833773">
            <w:pPr>
              <w:pStyle w:val="Code"/>
            </w:pPr>
            <w:r w:rsidRPr="00B63120">
              <w:t xml:space="preserve">             </w:t>
            </w:r>
            <w:proofErr w:type="spellStart"/>
            <w:r w:rsidRPr="00B63120">
              <w:t>sep</w:t>
            </w:r>
            <w:proofErr w:type="spellEnd"/>
            <w:r w:rsidRPr="00B63120">
              <w:t xml:space="preserve"> = " "))</w:t>
            </w:r>
          </w:p>
          <w:p w14:paraId="1ACFDDEF" w14:textId="77777777" w:rsidR="00B63120" w:rsidRPr="00B63120" w:rsidRDefault="00B63120" w:rsidP="00833773">
            <w:pPr>
              <w:pStyle w:val="Code"/>
            </w:pPr>
          </w:p>
          <w:p w14:paraId="3381E966" w14:textId="77777777" w:rsidR="00B63120" w:rsidRPr="00B63120" w:rsidRDefault="00B63120" w:rsidP="00833773">
            <w:pPr>
              <w:pStyle w:val="Code"/>
            </w:pPr>
            <w:r w:rsidRPr="00B63120">
              <w:t xml:space="preserve"># Tile </w:t>
            </w:r>
            <w:proofErr w:type="spellStart"/>
            <w:r w:rsidRPr="00B63120">
              <w:t>pointcloud</w:t>
            </w:r>
            <w:proofErr w:type="spellEnd"/>
            <w:r w:rsidRPr="00B63120">
              <w:t xml:space="preserve"> into tiles of 2 million points </w:t>
            </w:r>
          </w:p>
          <w:p w14:paraId="19E3C426"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Fusion", "lastile.exe"),</w:t>
            </w:r>
          </w:p>
          <w:p w14:paraId="51E8B454" w14:textId="77777777" w:rsidR="00B63120" w:rsidRPr="00B63120" w:rsidRDefault="00B63120" w:rsidP="00833773">
            <w:pPr>
              <w:pStyle w:val="Code"/>
            </w:pPr>
            <w:r w:rsidRPr="00B63120">
              <w:t xml:space="preserve">             "-</w:t>
            </w:r>
            <w:proofErr w:type="spellStart"/>
            <w:r w:rsidRPr="00B63120">
              <w:t>i</w:t>
            </w:r>
            <w:proofErr w:type="spellEnd"/>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Seedling_merge.las</w:t>
            </w:r>
            <w:proofErr w:type="spellEnd"/>
            <w:r w:rsidRPr="00B63120">
              <w:t>"),</w:t>
            </w:r>
          </w:p>
          <w:p w14:paraId="675AE224" w14:textId="77777777" w:rsidR="00B63120" w:rsidRPr="00B63120" w:rsidRDefault="00B63120" w:rsidP="00833773">
            <w:pPr>
              <w:pStyle w:val="Code"/>
            </w:pPr>
            <w:r w:rsidRPr="00B63120">
              <w:t xml:space="preserve">             "-o", </w:t>
            </w:r>
            <w:proofErr w:type="spellStart"/>
            <w:proofErr w:type="gramStart"/>
            <w:r w:rsidRPr="00B63120">
              <w:t>file.path</w:t>
            </w:r>
            <w:proofErr w:type="spellEnd"/>
            <w:proofErr w:type="gramEnd"/>
            <w:r w:rsidRPr="00B63120">
              <w:t>(</w:t>
            </w:r>
            <w:proofErr w:type="spellStart"/>
            <w:r w:rsidRPr="00B63120">
              <w:t>mainDir</w:t>
            </w:r>
            <w:proofErr w:type="spellEnd"/>
            <w:r w:rsidRPr="00B63120">
              <w:t>, "Tiles", "</w:t>
            </w:r>
            <w:proofErr w:type="spellStart"/>
            <w:r w:rsidRPr="00B63120">
              <w:t>tile.las</w:t>
            </w:r>
            <w:proofErr w:type="spellEnd"/>
            <w:r w:rsidRPr="00B63120">
              <w:t>"),</w:t>
            </w:r>
          </w:p>
          <w:p w14:paraId="24A260F0" w14:textId="77777777" w:rsidR="00B63120" w:rsidRPr="00B63120" w:rsidRDefault="00B63120" w:rsidP="00833773">
            <w:pPr>
              <w:pStyle w:val="Code"/>
            </w:pPr>
            <w:r w:rsidRPr="00B63120">
              <w:t xml:space="preserve">             "-refine 20000000", "-cores 6",</w:t>
            </w:r>
          </w:p>
          <w:p w14:paraId="046D9336" w14:textId="77777777" w:rsidR="00B63120" w:rsidRPr="00B63120" w:rsidRDefault="00B63120" w:rsidP="00833773">
            <w:pPr>
              <w:pStyle w:val="Code"/>
            </w:pPr>
            <w:r w:rsidRPr="00B63120">
              <w:t xml:space="preserve">             </w:t>
            </w:r>
            <w:proofErr w:type="spellStart"/>
            <w:r w:rsidRPr="00B63120">
              <w:t>sep</w:t>
            </w:r>
            <w:proofErr w:type="spellEnd"/>
            <w:r w:rsidRPr="00B63120">
              <w:t xml:space="preserve"> = " "))</w:t>
            </w:r>
          </w:p>
          <w:p w14:paraId="7AB51EAF" w14:textId="77777777" w:rsidR="00B63120" w:rsidRPr="00B63120" w:rsidRDefault="00B63120" w:rsidP="00833773">
            <w:pPr>
              <w:pStyle w:val="Code"/>
            </w:pPr>
            <w:proofErr w:type="gramStart"/>
            <w:r w:rsidRPr="00B63120">
              <w:t>system(</w:t>
            </w:r>
            <w:proofErr w:type="gramEnd"/>
            <w:r w:rsidRPr="00B63120">
              <w:t>paste("</w:t>
            </w:r>
            <w:proofErr w:type="spellStart"/>
            <w:r w:rsidRPr="00B63120">
              <w:t>dir</w:t>
            </w:r>
            <w:proofErr w:type="spellEnd"/>
            <w:r w:rsidRPr="00B63120">
              <w:t>/s/b",</w:t>
            </w:r>
          </w:p>
          <w:p w14:paraId="116715E4" w14:textId="77777777" w:rsidR="00B63120" w:rsidRPr="00B63120" w:rsidRDefault="00B63120" w:rsidP="00833773">
            <w:pPr>
              <w:pStyle w:val="Code"/>
            </w:pPr>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Tiles", "*.las"),</w:t>
            </w:r>
          </w:p>
          <w:p w14:paraId="3ABF781D" w14:textId="77777777" w:rsidR="00B63120" w:rsidRPr="00B63120" w:rsidRDefault="00B63120" w:rsidP="00833773">
            <w:pPr>
              <w:pStyle w:val="Code"/>
            </w:pPr>
            <w:r w:rsidRPr="00B63120">
              <w:t xml:space="preserve">             "&gt;", </w:t>
            </w:r>
            <w:proofErr w:type="spellStart"/>
            <w:proofErr w:type="gramStart"/>
            <w:r w:rsidRPr="00B63120">
              <w:t>file.path</w:t>
            </w:r>
            <w:proofErr w:type="spellEnd"/>
            <w:proofErr w:type="gramEnd"/>
            <w:r w:rsidRPr="00B63120">
              <w:t>(</w:t>
            </w:r>
            <w:proofErr w:type="spellStart"/>
            <w:r w:rsidRPr="00B63120">
              <w:t>mainDir</w:t>
            </w:r>
            <w:proofErr w:type="spellEnd"/>
            <w:r w:rsidRPr="00B63120">
              <w:t>, "TileList.txt"),</w:t>
            </w:r>
          </w:p>
          <w:p w14:paraId="5E6FB16C" w14:textId="77777777" w:rsidR="00B63120" w:rsidRPr="00B63120" w:rsidRDefault="00B63120" w:rsidP="00833773">
            <w:pPr>
              <w:pStyle w:val="Code"/>
            </w:pPr>
            <w:r w:rsidRPr="00B63120">
              <w:t xml:space="preserve">             </w:t>
            </w:r>
            <w:proofErr w:type="spellStart"/>
            <w:r w:rsidRPr="00B63120">
              <w:t>sep</w:t>
            </w:r>
            <w:proofErr w:type="spellEnd"/>
            <w:r w:rsidRPr="00B63120">
              <w:t xml:space="preserve"> = " "))</w:t>
            </w:r>
          </w:p>
          <w:p w14:paraId="7DF6619C" w14:textId="77777777" w:rsidR="00B63120" w:rsidRPr="00B63120" w:rsidRDefault="00B63120" w:rsidP="00833773">
            <w:pPr>
              <w:pStyle w:val="Code"/>
            </w:pPr>
          </w:p>
          <w:p w14:paraId="700B94A8" w14:textId="77777777" w:rsidR="00B63120" w:rsidRPr="00B63120" w:rsidRDefault="00B63120" w:rsidP="00833773">
            <w:pPr>
              <w:pStyle w:val="Code"/>
            </w:pPr>
          </w:p>
          <w:p w14:paraId="0752DBF5" w14:textId="77777777" w:rsidR="00B63120" w:rsidRPr="00B63120" w:rsidRDefault="00B63120" w:rsidP="00833773">
            <w:pPr>
              <w:pStyle w:val="Code"/>
            </w:pPr>
            <w:r w:rsidRPr="00B63120">
              <w:t># Clip tiles to seedling area</w:t>
            </w:r>
          </w:p>
          <w:p w14:paraId="10CD0147"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Fusion", "clipdata.exe"),</w:t>
            </w:r>
          </w:p>
          <w:p w14:paraId="23B6A7E8" w14:textId="77777777" w:rsidR="00B63120" w:rsidRPr="00B63120" w:rsidRDefault="00B63120" w:rsidP="00833773">
            <w:pPr>
              <w:pStyle w:val="Code"/>
            </w:pPr>
            <w:r w:rsidRPr="00B63120">
              <w:t xml:space="preserve">             "/shape:0 /index",</w:t>
            </w:r>
          </w:p>
          <w:p w14:paraId="31544214" w14:textId="77777777" w:rsidR="00B63120" w:rsidRPr="00B63120" w:rsidRDefault="00B63120" w:rsidP="00833773">
            <w:pPr>
              <w:pStyle w:val="Code"/>
            </w:pPr>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TileList.txt"),</w:t>
            </w:r>
          </w:p>
          <w:p w14:paraId="0877C818" w14:textId="77777777" w:rsidR="00B63120" w:rsidRPr="00B63120" w:rsidRDefault="00B63120" w:rsidP="00833773">
            <w:pPr>
              <w:pStyle w:val="Code"/>
            </w:pPr>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MoscowMtn_clip.las</w:t>
            </w:r>
            <w:proofErr w:type="spellEnd"/>
            <w:r w:rsidRPr="00B63120">
              <w:t>"),</w:t>
            </w:r>
          </w:p>
          <w:p w14:paraId="7643F77D" w14:textId="77777777" w:rsidR="00B63120" w:rsidRPr="00B63120" w:rsidRDefault="00B63120" w:rsidP="00833773">
            <w:pPr>
              <w:pStyle w:val="Code"/>
            </w:pPr>
            <w:r w:rsidRPr="00B63120">
              <w:t xml:space="preserve">             "2380665 1893999 2381231 1894722",</w:t>
            </w:r>
          </w:p>
          <w:p w14:paraId="287A6E26" w14:textId="77777777" w:rsidR="00B63120" w:rsidRPr="00B63120" w:rsidRDefault="00B63120" w:rsidP="00833773">
            <w:pPr>
              <w:pStyle w:val="Code"/>
            </w:pPr>
            <w:r w:rsidRPr="00B63120">
              <w:t xml:space="preserve">             </w:t>
            </w:r>
            <w:proofErr w:type="spellStart"/>
            <w:r w:rsidRPr="00B63120">
              <w:t>sep</w:t>
            </w:r>
            <w:proofErr w:type="spellEnd"/>
            <w:r w:rsidRPr="00B63120">
              <w:t>=" "))</w:t>
            </w:r>
          </w:p>
          <w:p w14:paraId="7BE06578" w14:textId="77777777" w:rsidR="00B63120" w:rsidRPr="00B63120" w:rsidRDefault="00B63120" w:rsidP="00833773">
            <w:pPr>
              <w:pStyle w:val="Code"/>
            </w:pPr>
          </w:p>
          <w:p w14:paraId="6AA1993D" w14:textId="77777777" w:rsidR="00B63120" w:rsidRPr="00B63120" w:rsidRDefault="00B63120" w:rsidP="00833773">
            <w:pPr>
              <w:pStyle w:val="Code"/>
            </w:pPr>
            <w:r w:rsidRPr="00B63120">
              <w:t># View LAS information using LAStools and Fusion</w:t>
            </w:r>
          </w:p>
          <w:p w14:paraId="5480A1AF"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LAStools", "bin", "lasinfo.exe"),</w:t>
            </w:r>
          </w:p>
          <w:p w14:paraId="65C79F52" w14:textId="77777777" w:rsidR="00B63120" w:rsidRPr="00B63120" w:rsidRDefault="00B63120" w:rsidP="00833773">
            <w:pPr>
              <w:pStyle w:val="Code"/>
            </w:pPr>
            <w:r w:rsidRPr="00B63120">
              <w:t xml:space="preserve">             "-</w:t>
            </w:r>
            <w:proofErr w:type="spellStart"/>
            <w:r w:rsidRPr="00B63120">
              <w:t>i</w:t>
            </w:r>
            <w:proofErr w:type="spellEnd"/>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LAS_norm.las</w:t>
            </w:r>
            <w:proofErr w:type="spellEnd"/>
            <w:r w:rsidRPr="00B63120">
              <w:t>"),</w:t>
            </w:r>
          </w:p>
          <w:p w14:paraId="36380A72" w14:textId="77777777" w:rsidR="00B63120" w:rsidRPr="00B63120" w:rsidRDefault="00B63120" w:rsidP="00833773">
            <w:pPr>
              <w:pStyle w:val="Code"/>
            </w:pPr>
            <w:r w:rsidRPr="00B63120">
              <w:t xml:space="preserve">             "-</w:t>
            </w:r>
            <w:proofErr w:type="spellStart"/>
            <w:r w:rsidRPr="00B63120">
              <w:t>last_only</w:t>
            </w:r>
            <w:proofErr w:type="spellEnd"/>
            <w:r w:rsidRPr="00B63120">
              <w:t>",</w:t>
            </w:r>
          </w:p>
          <w:p w14:paraId="1EF58258" w14:textId="77777777" w:rsidR="00B63120" w:rsidRPr="00B63120" w:rsidRDefault="00B63120" w:rsidP="00833773">
            <w:pPr>
              <w:pStyle w:val="Code"/>
            </w:pPr>
            <w:r w:rsidRPr="00B63120">
              <w:t xml:space="preserve">             "-cd",</w:t>
            </w:r>
          </w:p>
          <w:p w14:paraId="4B963605" w14:textId="77777777" w:rsidR="00B63120" w:rsidRPr="00B63120" w:rsidRDefault="00B63120" w:rsidP="00833773">
            <w:pPr>
              <w:pStyle w:val="Code"/>
            </w:pPr>
            <w:r w:rsidRPr="00B63120">
              <w:t xml:space="preserve">             </w:t>
            </w:r>
            <w:proofErr w:type="spellStart"/>
            <w:r w:rsidRPr="00B63120">
              <w:t>sep</w:t>
            </w:r>
            <w:proofErr w:type="spellEnd"/>
            <w:r w:rsidRPr="00B63120">
              <w:t xml:space="preserve"> = " "))</w:t>
            </w:r>
          </w:p>
          <w:p w14:paraId="5CA345AA"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Fusion", "catalog.exe"),</w:t>
            </w:r>
          </w:p>
          <w:p w14:paraId="7EB48184" w14:textId="77777777" w:rsidR="00B63120" w:rsidRPr="00B63120" w:rsidRDefault="00B63120" w:rsidP="00833773">
            <w:pPr>
              <w:pStyle w:val="Code"/>
            </w:pPr>
            <w:r w:rsidRPr="00B63120">
              <w:t xml:space="preserve">             "/density:0.125,5,10",</w:t>
            </w:r>
          </w:p>
          <w:p w14:paraId="6DD9A155" w14:textId="77777777" w:rsidR="00B63120" w:rsidRPr="00B63120" w:rsidRDefault="00B63120" w:rsidP="00833773">
            <w:pPr>
              <w:pStyle w:val="Code"/>
            </w:pPr>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MoscowMtn_clip.las</w:t>
            </w:r>
            <w:proofErr w:type="spellEnd"/>
            <w:r w:rsidRPr="00B63120">
              <w:t>"),</w:t>
            </w:r>
          </w:p>
          <w:p w14:paraId="510F27CC" w14:textId="77777777" w:rsidR="00B63120" w:rsidRPr="00B63120" w:rsidRDefault="00B63120" w:rsidP="00833773">
            <w:pPr>
              <w:pStyle w:val="Code"/>
            </w:pPr>
            <w:r w:rsidRPr="00B63120">
              <w:t xml:space="preserve">             </w:t>
            </w:r>
            <w:proofErr w:type="spellStart"/>
            <w:r w:rsidRPr="00B63120">
              <w:t>sep</w:t>
            </w:r>
            <w:proofErr w:type="spellEnd"/>
            <w:r w:rsidRPr="00B63120">
              <w:t>=" "))</w:t>
            </w:r>
          </w:p>
          <w:p w14:paraId="4D76A8EE" w14:textId="77777777" w:rsidR="00B63120" w:rsidRPr="00B63120" w:rsidRDefault="00B63120" w:rsidP="00833773">
            <w:pPr>
              <w:pStyle w:val="Code"/>
            </w:pPr>
          </w:p>
          <w:p w14:paraId="5C3B9AE9" w14:textId="77777777" w:rsidR="00B63120" w:rsidRPr="00B63120" w:rsidRDefault="00B63120" w:rsidP="00833773">
            <w:pPr>
              <w:pStyle w:val="Code"/>
            </w:pPr>
            <w:r w:rsidRPr="00B63120">
              <w:t>#=======================================================================#</w:t>
            </w:r>
          </w:p>
          <w:p w14:paraId="75B2BE6C" w14:textId="77777777" w:rsidR="00B63120" w:rsidRPr="00B63120" w:rsidRDefault="00B63120" w:rsidP="00833773">
            <w:pPr>
              <w:pStyle w:val="Code"/>
            </w:pPr>
            <w:r w:rsidRPr="00B63120">
              <w:t># Create ground model -- 0.25 ft (3 in) resolution</w:t>
            </w:r>
          </w:p>
          <w:p w14:paraId="65403702" w14:textId="77777777" w:rsidR="00B63120" w:rsidRPr="00B63120" w:rsidRDefault="00B63120" w:rsidP="00833773">
            <w:pPr>
              <w:pStyle w:val="Code"/>
            </w:pPr>
            <w:r w:rsidRPr="00B63120">
              <w:t>#=======================================================================#</w:t>
            </w:r>
          </w:p>
          <w:p w14:paraId="6B8B38A4" w14:textId="77777777" w:rsidR="00B63120" w:rsidRPr="00B63120" w:rsidRDefault="00B63120" w:rsidP="00833773">
            <w:pPr>
              <w:pStyle w:val="Code"/>
            </w:pPr>
            <w:r w:rsidRPr="00B63120">
              <w:t># Load packages</w:t>
            </w:r>
          </w:p>
          <w:p w14:paraId="5708E184" w14:textId="77777777" w:rsidR="00B63120" w:rsidRPr="00B63120" w:rsidRDefault="00B63120" w:rsidP="00833773">
            <w:pPr>
              <w:pStyle w:val="Code"/>
            </w:pPr>
            <w:r w:rsidRPr="00B63120">
              <w:t>library(rLiDAR)</w:t>
            </w:r>
          </w:p>
          <w:p w14:paraId="0AC05B33" w14:textId="77777777" w:rsidR="00B63120" w:rsidRPr="00B63120" w:rsidRDefault="00B63120" w:rsidP="00833773">
            <w:pPr>
              <w:pStyle w:val="Code"/>
            </w:pPr>
            <w:r w:rsidRPr="00B63120">
              <w:t>library(lidR)</w:t>
            </w:r>
          </w:p>
          <w:p w14:paraId="107769A1" w14:textId="77777777" w:rsidR="00B63120" w:rsidRPr="00B63120" w:rsidRDefault="00B63120" w:rsidP="00833773">
            <w:pPr>
              <w:pStyle w:val="Code"/>
            </w:pPr>
            <w:r w:rsidRPr="00B63120">
              <w:t>library(raster)</w:t>
            </w:r>
          </w:p>
          <w:p w14:paraId="501BFE82" w14:textId="77777777" w:rsidR="00B63120" w:rsidRPr="00B63120" w:rsidRDefault="00B63120" w:rsidP="00833773">
            <w:pPr>
              <w:pStyle w:val="Code"/>
            </w:pPr>
            <w:r w:rsidRPr="00B63120">
              <w:lastRenderedPageBreak/>
              <w:t>library(</w:t>
            </w:r>
            <w:proofErr w:type="spellStart"/>
            <w:r w:rsidRPr="00B63120">
              <w:t>rgeos</w:t>
            </w:r>
            <w:proofErr w:type="spellEnd"/>
            <w:r w:rsidRPr="00B63120">
              <w:t>)</w:t>
            </w:r>
          </w:p>
          <w:p w14:paraId="5CFFA3D5" w14:textId="77777777" w:rsidR="00B63120" w:rsidRPr="00B63120" w:rsidRDefault="00B63120" w:rsidP="00833773">
            <w:pPr>
              <w:pStyle w:val="Code"/>
            </w:pPr>
            <w:r w:rsidRPr="00B63120">
              <w:t>library(</w:t>
            </w:r>
            <w:proofErr w:type="spellStart"/>
            <w:r w:rsidRPr="00B63120">
              <w:t>rgdal</w:t>
            </w:r>
            <w:proofErr w:type="spellEnd"/>
            <w:r w:rsidRPr="00B63120">
              <w:t>)</w:t>
            </w:r>
          </w:p>
          <w:p w14:paraId="563CFDB7" w14:textId="77777777" w:rsidR="00B63120" w:rsidRPr="00B63120" w:rsidRDefault="00B63120" w:rsidP="00833773">
            <w:pPr>
              <w:pStyle w:val="Code"/>
            </w:pPr>
            <w:r w:rsidRPr="00B63120">
              <w:t>library(</w:t>
            </w:r>
            <w:proofErr w:type="spellStart"/>
            <w:proofErr w:type="gramStart"/>
            <w:r w:rsidRPr="00B63120">
              <w:t>data.table</w:t>
            </w:r>
            <w:proofErr w:type="spellEnd"/>
            <w:proofErr w:type="gramEnd"/>
            <w:r w:rsidRPr="00B63120">
              <w:t>)</w:t>
            </w:r>
          </w:p>
          <w:p w14:paraId="7CDE3F6D" w14:textId="77777777" w:rsidR="00B63120" w:rsidRPr="00B63120" w:rsidRDefault="00B63120" w:rsidP="00833773">
            <w:pPr>
              <w:pStyle w:val="Code"/>
            </w:pPr>
          </w:p>
          <w:p w14:paraId="753432A7" w14:textId="77777777" w:rsidR="00B63120" w:rsidRPr="00B63120" w:rsidRDefault="00B63120" w:rsidP="00833773">
            <w:pPr>
              <w:pStyle w:val="Code"/>
            </w:pPr>
            <w:r w:rsidRPr="00B63120">
              <w:t># Import LAS</w:t>
            </w:r>
          </w:p>
          <w:p w14:paraId="6E882CD2" w14:textId="77777777" w:rsidR="00B63120" w:rsidRPr="00B63120" w:rsidRDefault="00B63120" w:rsidP="00833773">
            <w:pPr>
              <w:pStyle w:val="Code"/>
            </w:pPr>
            <w:r w:rsidRPr="00B63120">
              <w:t>las &lt;- lidR::</w:t>
            </w:r>
            <w:proofErr w:type="spellStart"/>
            <w:proofErr w:type="gramStart"/>
            <w:r w:rsidRPr="00B63120">
              <w:t>readLAS</w:t>
            </w:r>
            <w:proofErr w:type="spellEnd"/>
            <w:r w:rsidRPr="00B63120">
              <w:t>(</w:t>
            </w:r>
            <w:proofErr w:type="spellStart"/>
            <w:proofErr w:type="gramEnd"/>
            <w:r w:rsidRPr="00B63120">
              <w:t>file.path</w:t>
            </w:r>
            <w:proofErr w:type="spellEnd"/>
            <w:r w:rsidRPr="00B63120">
              <w:t>(</w:t>
            </w:r>
            <w:proofErr w:type="spellStart"/>
            <w:r w:rsidRPr="00B63120">
              <w:t>mainDir</w:t>
            </w:r>
            <w:proofErr w:type="spellEnd"/>
            <w:r w:rsidRPr="00B63120">
              <w:t>, "</w:t>
            </w:r>
            <w:proofErr w:type="spellStart"/>
            <w:r w:rsidRPr="00B63120">
              <w:t>MoscowMtn_clip.las</w:t>
            </w:r>
            <w:proofErr w:type="spellEnd"/>
            <w:r w:rsidRPr="00B63120">
              <w:t>"))</w:t>
            </w:r>
          </w:p>
          <w:p w14:paraId="792C73BD" w14:textId="77777777" w:rsidR="00B63120" w:rsidRPr="00B63120" w:rsidRDefault="00B63120" w:rsidP="00833773">
            <w:pPr>
              <w:pStyle w:val="Code"/>
            </w:pPr>
          </w:p>
          <w:p w14:paraId="396118D0" w14:textId="77777777" w:rsidR="00B63120" w:rsidRPr="00B63120" w:rsidRDefault="00B63120" w:rsidP="00833773">
            <w:pPr>
              <w:pStyle w:val="Code"/>
            </w:pPr>
            <w:r w:rsidRPr="00B63120">
              <w:t># Identify ground points (takes approx. 20 hours to run on this dataset)</w:t>
            </w:r>
          </w:p>
          <w:p w14:paraId="5D01C6D7" w14:textId="77777777" w:rsidR="00B63120" w:rsidRPr="00B63120" w:rsidRDefault="00B63120" w:rsidP="00833773">
            <w:pPr>
              <w:pStyle w:val="Code"/>
            </w:pPr>
            <w:proofErr w:type="spellStart"/>
            <w:r w:rsidRPr="00B63120">
              <w:t>dem.las</w:t>
            </w:r>
            <w:proofErr w:type="spellEnd"/>
            <w:r w:rsidRPr="00B63120">
              <w:t xml:space="preserve"> &lt;- grid_</w:t>
            </w:r>
            <w:proofErr w:type="gramStart"/>
            <w:r w:rsidRPr="00B63120">
              <w:t>terrain(</w:t>
            </w:r>
            <w:proofErr w:type="gramEnd"/>
            <w:r w:rsidRPr="00B63120">
              <w:t>las, res = 0.25, method = "</w:t>
            </w:r>
            <w:proofErr w:type="spellStart"/>
            <w:r w:rsidRPr="00B63120">
              <w:t>knnidw</w:t>
            </w:r>
            <w:proofErr w:type="spellEnd"/>
            <w:r w:rsidRPr="00B63120">
              <w:t xml:space="preserve">", k = 10, p = 2, </w:t>
            </w:r>
          </w:p>
          <w:p w14:paraId="283619CC" w14:textId="77777777" w:rsidR="00B63120" w:rsidRPr="00B63120" w:rsidRDefault="00B63120" w:rsidP="00833773">
            <w:pPr>
              <w:pStyle w:val="Code"/>
            </w:pPr>
            <w:r w:rsidRPr="00B63120">
              <w:t xml:space="preserve">                        </w:t>
            </w:r>
            <w:proofErr w:type="spellStart"/>
            <w:r w:rsidRPr="00B63120">
              <w:t>keep_lowest</w:t>
            </w:r>
            <w:proofErr w:type="spellEnd"/>
            <w:r w:rsidRPr="00B63120">
              <w:t xml:space="preserve"> = FALSE)</w:t>
            </w:r>
          </w:p>
          <w:p w14:paraId="3E886BF8" w14:textId="77777777" w:rsidR="00B63120" w:rsidRPr="00B63120" w:rsidRDefault="00B63120" w:rsidP="00833773">
            <w:pPr>
              <w:pStyle w:val="Code"/>
            </w:pPr>
            <w:proofErr w:type="spellStart"/>
            <w:proofErr w:type="gramStart"/>
            <w:r w:rsidRPr="00B63120">
              <w:t>dem.raster</w:t>
            </w:r>
            <w:proofErr w:type="spellEnd"/>
            <w:proofErr w:type="gramEnd"/>
            <w:r w:rsidRPr="00B63120">
              <w:t xml:space="preserve"> &lt;- </w:t>
            </w:r>
            <w:proofErr w:type="spellStart"/>
            <w:r w:rsidRPr="00B63120">
              <w:t>as.raster</w:t>
            </w:r>
            <w:proofErr w:type="spellEnd"/>
            <w:r w:rsidRPr="00B63120">
              <w:t>(</w:t>
            </w:r>
            <w:proofErr w:type="spellStart"/>
            <w:r w:rsidRPr="00B63120">
              <w:t>dem.las</w:t>
            </w:r>
            <w:proofErr w:type="spellEnd"/>
            <w:r w:rsidRPr="00B63120">
              <w:t>)</w:t>
            </w:r>
          </w:p>
          <w:p w14:paraId="12A2E02A" w14:textId="77777777" w:rsidR="00B63120" w:rsidRPr="00B63120" w:rsidRDefault="00B63120" w:rsidP="00833773">
            <w:pPr>
              <w:pStyle w:val="Code"/>
            </w:pPr>
            <w:proofErr w:type="spellStart"/>
            <w:proofErr w:type="gramStart"/>
            <w:r w:rsidRPr="00B63120">
              <w:t>writeRaster</w:t>
            </w:r>
            <w:proofErr w:type="spellEnd"/>
            <w:r w:rsidRPr="00B63120">
              <w:t>(</w:t>
            </w:r>
            <w:proofErr w:type="spellStart"/>
            <w:proofErr w:type="gramEnd"/>
            <w:r w:rsidRPr="00B63120">
              <w:t>dem.raster</w:t>
            </w:r>
            <w:proofErr w:type="spellEnd"/>
            <w:r w:rsidRPr="00B63120">
              <w:t xml:space="preserve">, </w:t>
            </w:r>
            <w:proofErr w:type="spellStart"/>
            <w:r w:rsidRPr="00B63120">
              <w:t>file.path</w:t>
            </w:r>
            <w:proofErr w:type="spellEnd"/>
            <w:r w:rsidRPr="00B63120">
              <w:t>(</w:t>
            </w:r>
            <w:proofErr w:type="spellStart"/>
            <w:r w:rsidRPr="00B63120">
              <w:t>mainDir</w:t>
            </w:r>
            <w:proofErr w:type="spellEnd"/>
            <w:r w:rsidRPr="00B63120">
              <w:t>, "Ground", "</w:t>
            </w:r>
            <w:proofErr w:type="spellStart"/>
            <w:r w:rsidRPr="00B63120">
              <w:t>pmf_dem.tif</w:t>
            </w:r>
            <w:proofErr w:type="spellEnd"/>
            <w:r w:rsidRPr="00B63120">
              <w:t>"))</w:t>
            </w:r>
          </w:p>
          <w:p w14:paraId="0D7E6149" w14:textId="77777777" w:rsidR="00B63120" w:rsidRPr="00B63120" w:rsidRDefault="00B63120" w:rsidP="00833773">
            <w:pPr>
              <w:pStyle w:val="Code"/>
            </w:pPr>
            <w:proofErr w:type="spellStart"/>
            <w:proofErr w:type="gramStart"/>
            <w:r w:rsidRPr="00B63120">
              <w:t>dem.raster</w:t>
            </w:r>
            <w:proofErr w:type="spellEnd"/>
            <w:proofErr w:type="gramEnd"/>
            <w:r w:rsidRPr="00B63120">
              <w:t xml:space="preserve"> &lt;- raster(</w:t>
            </w:r>
            <w:proofErr w:type="spellStart"/>
            <w:r w:rsidRPr="00B63120">
              <w:t>file.path</w:t>
            </w:r>
            <w:proofErr w:type="spellEnd"/>
            <w:r w:rsidRPr="00B63120">
              <w:t>(</w:t>
            </w:r>
            <w:proofErr w:type="spellStart"/>
            <w:r w:rsidRPr="00B63120">
              <w:t>mainDir</w:t>
            </w:r>
            <w:proofErr w:type="spellEnd"/>
            <w:r w:rsidRPr="00B63120">
              <w:t>, "Ground", "</w:t>
            </w:r>
            <w:proofErr w:type="spellStart"/>
            <w:r w:rsidRPr="00B63120">
              <w:t>pmf_dem.tif</w:t>
            </w:r>
            <w:proofErr w:type="spellEnd"/>
            <w:r w:rsidRPr="00B63120">
              <w:t>"))</w:t>
            </w:r>
          </w:p>
          <w:p w14:paraId="4466DF92" w14:textId="77777777" w:rsidR="00B63120" w:rsidRPr="00B63120" w:rsidRDefault="00B63120" w:rsidP="00833773">
            <w:pPr>
              <w:pStyle w:val="Code"/>
            </w:pPr>
          </w:p>
          <w:p w14:paraId="399BCAC4" w14:textId="77777777" w:rsidR="00B63120" w:rsidRPr="00B63120" w:rsidRDefault="00B63120" w:rsidP="00833773">
            <w:pPr>
              <w:pStyle w:val="Code"/>
            </w:pPr>
            <w:r w:rsidRPr="00B63120">
              <w:t>#=======================================================================#</w:t>
            </w:r>
          </w:p>
          <w:p w14:paraId="28BE9C2B" w14:textId="77777777" w:rsidR="00B63120" w:rsidRPr="00B63120" w:rsidRDefault="00B63120" w:rsidP="00833773">
            <w:pPr>
              <w:pStyle w:val="Code"/>
            </w:pPr>
            <w:r w:rsidRPr="00B63120">
              <w:t># Create canopy model -- 0.25 ft (3 in) resolution</w:t>
            </w:r>
          </w:p>
          <w:p w14:paraId="3379E4BB" w14:textId="77777777" w:rsidR="00B63120" w:rsidRPr="00B63120" w:rsidRDefault="00B63120" w:rsidP="00833773">
            <w:pPr>
              <w:pStyle w:val="Code"/>
            </w:pPr>
            <w:r w:rsidRPr="00B63120">
              <w:t>#=======================================================================#</w:t>
            </w:r>
          </w:p>
          <w:p w14:paraId="66489BDE" w14:textId="77777777" w:rsidR="00B63120" w:rsidRPr="00B63120" w:rsidRDefault="00B63120" w:rsidP="00833773">
            <w:pPr>
              <w:pStyle w:val="Code"/>
            </w:pPr>
            <w:r w:rsidRPr="00B63120">
              <w:t># Remove power lines</w:t>
            </w:r>
          </w:p>
          <w:p w14:paraId="0A908DDC" w14:textId="77777777" w:rsidR="00B63120" w:rsidRPr="00B63120" w:rsidRDefault="00B63120" w:rsidP="00833773">
            <w:pPr>
              <w:pStyle w:val="Code"/>
            </w:pPr>
            <w:r w:rsidRPr="00B63120">
              <w:t>hist(</w:t>
            </w:r>
            <w:proofErr w:type="spellStart"/>
            <w:r w:rsidRPr="00B63120">
              <w:t>las@data$Z</w:t>
            </w:r>
            <w:proofErr w:type="spellEnd"/>
            <w:r w:rsidRPr="00B63120">
              <w:t>) # identify cutoff threshold</w:t>
            </w:r>
          </w:p>
          <w:p w14:paraId="669EEE36" w14:textId="77777777" w:rsidR="00B63120" w:rsidRPr="00B63120" w:rsidRDefault="00B63120" w:rsidP="00833773">
            <w:pPr>
              <w:pStyle w:val="Code"/>
            </w:pPr>
            <w:r w:rsidRPr="00B63120">
              <w:t xml:space="preserve">las.pwr.rm &lt;- </w:t>
            </w:r>
            <w:proofErr w:type="gramStart"/>
            <w:r w:rsidRPr="00B63120">
              <w:t>lasfilter(</w:t>
            </w:r>
            <w:proofErr w:type="gramEnd"/>
            <w:r w:rsidRPr="00B63120">
              <w:t>las, Z &lt; 3050)</w:t>
            </w:r>
          </w:p>
          <w:p w14:paraId="7A257DC8" w14:textId="77777777" w:rsidR="00B63120" w:rsidRPr="00B63120" w:rsidRDefault="00B63120" w:rsidP="00833773">
            <w:pPr>
              <w:pStyle w:val="Code"/>
            </w:pPr>
            <w:proofErr w:type="spellStart"/>
            <w:proofErr w:type="gramStart"/>
            <w:r w:rsidRPr="00B63120">
              <w:t>writeLAS</w:t>
            </w:r>
            <w:proofErr w:type="spellEnd"/>
            <w:r w:rsidRPr="00B63120">
              <w:t>(</w:t>
            </w:r>
            <w:proofErr w:type="gramEnd"/>
            <w:r w:rsidRPr="00B63120">
              <w:t xml:space="preserve">las.pwr.rm, </w:t>
            </w:r>
            <w:proofErr w:type="spellStart"/>
            <w:r w:rsidRPr="00B63120">
              <w:t>file.path</w:t>
            </w:r>
            <w:proofErr w:type="spellEnd"/>
            <w:r w:rsidRPr="00B63120">
              <w:t>(</w:t>
            </w:r>
            <w:proofErr w:type="spellStart"/>
            <w:r w:rsidRPr="00B63120">
              <w:t>mainDir</w:t>
            </w:r>
            <w:proofErr w:type="spellEnd"/>
            <w:r w:rsidRPr="00B63120">
              <w:t>, "</w:t>
            </w:r>
            <w:proofErr w:type="spellStart"/>
            <w:r w:rsidRPr="00B63120">
              <w:t>LAS_pwr_rm.las</w:t>
            </w:r>
            <w:proofErr w:type="spellEnd"/>
            <w:r w:rsidRPr="00B63120">
              <w:t>"))</w:t>
            </w:r>
          </w:p>
          <w:p w14:paraId="0B575EA4" w14:textId="77777777" w:rsidR="00B63120" w:rsidRPr="00B63120" w:rsidRDefault="00B63120" w:rsidP="00833773">
            <w:pPr>
              <w:pStyle w:val="Code"/>
            </w:pPr>
            <w:r w:rsidRPr="00B63120">
              <w:t>las.pwr.rm &lt;- lidR::</w:t>
            </w:r>
            <w:proofErr w:type="spellStart"/>
            <w:proofErr w:type="gramStart"/>
            <w:r w:rsidRPr="00B63120">
              <w:t>readLAS</w:t>
            </w:r>
            <w:proofErr w:type="spellEnd"/>
            <w:r w:rsidRPr="00B63120">
              <w:t>(</w:t>
            </w:r>
            <w:proofErr w:type="spellStart"/>
            <w:proofErr w:type="gramEnd"/>
            <w:r w:rsidRPr="00B63120">
              <w:t>file.path</w:t>
            </w:r>
            <w:proofErr w:type="spellEnd"/>
            <w:r w:rsidRPr="00B63120">
              <w:t>(</w:t>
            </w:r>
            <w:proofErr w:type="spellStart"/>
            <w:r w:rsidRPr="00B63120">
              <w:t>mainDir</w:t>
            </w:r>
            <w:proofErr w:type="spellEnd"/>
            <w:r w:rsidRPr="00B63120">
              <w:t>, "</w:t>
            </w:r>
            <w:proofErr w:type="spellStart"/>
            <w:r w:rsidRPr="00B63120">
              <w:t>LAS_pwr_rm_class.las</w:t>
            </w:r>
            <w:proofErr w:type="spellEnd"/>
            <w:r w:rsidRPr="00B63120">
              <w:t>"))</w:t>
            </w:r>
          </w:p>
          <w:p w14:paraId="31D66C28" w14:textId="77777777" w:rsidR="00B63120" w:rsidRPr="00B63120" w:rsidRDefault="00B63120" w:rsidP="00833773">
            <w:pPr>
              <w:pStyle w:val="Code"/>
            </w:pPr>
          </w:p>
          <w:p w14:paraId="0A000550" w14:textId="77777777" w:rsidR="00B63120" w:rsidRPr="00B63120" w:rsidRDefault="00B63120" w:rsidP="00833773">
            <w:pPr>
              <w:pStyle w:val="Code"/>
            </w:pPr>
            <w:r w:rsidRPr="00B63120">
              <w:t># Create "spike free" canopy height model (with LAStools)</w:t>
            </w:r>
          </w:p>
          <w:p w14:paraId="3DD88C2E" w14:textId="77777777" w:rsidR="00B63120" w:rsidRPr="00B63120" w:rsidRDefault="00B63120" w:rsidP="00833773">
            <w:pPr>
              <w:pStyle w:val="Code"/>
            </w:pPr>
            <w:proofErr w:type="gramStart"/>
            <w:r w:rsidRPr="00B63120">
              <w:t>system(</w:t>
            </w:r>
            <w:proofErr w:type="gramEnd"/>
            <w:r w:rsidRPr="00B63120">
              <w:t>paste(</w:t>
            </w:r>
            <w:proofErr w:type="spellStart"/>
            <w:r w:rsidRPr="00B63120">
              <w:t>file.path</w:t>
            </w:r>
            <w:proofErr w:type="spellEnd"/>
            <w:r w:rsidRPr="00B63120">
              <w:t>("C:","LAStools", "bin", "las2dem.exe"),  # CHM with normalized LAS</w:t>
            </w:r>
          </w:p>
          <w:p w14:paraId="37868A71" w14:textId="77777777" w:rsidR="00B63120" w:rsidRPr="00B63120" w:rsidRDefault="00B63120" w:rsidP="00833773">
            <w:pPr>
              <w:pStyle w:val="Code"/>
            </w:pPr>
            <w:r w:rsidRPr="00B63120">
              <w:t xml:space="preserve">             "-</w:t>
            </w:r>
            <w:proofErr w:type="spellStart"/>
            <w:r w:rsidRPr="00B63120">
              <w:t>i</w:t>
            </w:r>
            <w:proofErr w:type="spellEnd"/>
            <w:r w:rsidRPr="00B63120">
              <w:t xml:space="preserve">", </w:t>
            </w:r>
            <w:proofErr w:type="spellStart"/>
            <w:proofErr w:type="gramStart"/>
            <w:r w:rsidRPr="00B63120">
              <w:t>file.path</w:t>
            </w:r>
            <w:proofErr w:type="spellEnd"/>
            <w:proofErr w:type="gramEnd"/>
            <w:r w:rsidRPr="00B63120">
              <w:t>(</w:t>
            </w:r>
            <w:proofErr w:type="spellStart"/>
            <w:r w:rsidRPr="00B63120">
              <w:t>mainDir</w:t>
            </w:r>
            <w:proofErr w:type="spellEnd"/>
            <w:r w:rsidRPr="00B63120">
              <w:t>, "</w:t>
            </w:r>
            <w:proofErr w:type="spellStart"/>
            <w:r w:rsidRPr="00B63120">
              <w:t>LAS_pwr_rm.las</w:t>
            </w:r>
            <w:proofErr w:type="spellEnd"/>
            <w:r w:rsidRPr="00B63120">
              <w:t>"),</w:t>
            </w:r>
          </w:p>
          <w:p w14:paraId="3F79E0B3" w14:textId="77777777" w:rsidR="00B63120" w:rsidRPr="00B63120" w:rsidRDefault="00B63120" w:rsidP="00833773">
            <w:pPr>
              <w:pStyle w:val="Code"/>
            </w:pPr>
            <w:r w:rsidRPr="00B63120">
              <w:t xml:space="preserve">             "-</w:t>
            </w:r>
            <w:proofErr w:type="spellStart"/>
            <w:r w:rsidRPr="00B63120">
              <w:t>spike_free</w:t>
            </w:r>
            <w:proofErr w:type="spellEnd"/>
            <w:r w:rsidRPr="00B63120">
              <w:t xml:space="preserve"> 0.45", # freeze distance: ~ 3x the average pulse spacing</w:t>
            </w:r>
          </w:p>
          <w:p w14:paraId="41AE1017" w14:textId="77777777" w:rsidR="00B63120" w:rsidRPr="00B63120" w:rsidRDefault="00B63120" w:rsidP="00833773">
            <w:pPr>
              <w:pStyle w:val="Code"/>
            </w:pPr>
            <w:r w:rsidRPr="00B63120">
              <w:t xml:space="preserve">             "-step 0.25",</w:t>
            </w:r>
          </w:p>
          <w:p w14:paraId="4DAC0CC2" w14:textId="77777777" w:rsidR="00B63120" w:rsidRPr="00B63120" w:rsidRDefault="00B63120" w:rsidP="00833773">
            <w:pPr>
              <w:pStyle w:val="Code"/>
            </w:pPr>
            <w:r w:rsidRPr="00B63120">
              <w:t xml:space="preserve">             "-o</w:t>
            </w:r>
            <w:proofErr w:type="gramStart"/>
            <w:r w:rsidRPr="00B63120">
              <w:t xml:space="preserve">",  </w:t>
            </w:r>
            <w:proofErr w:type="spellStart"/>
            <w:r w:rsidRPr="00B63120">
              <w:t>file</w:t>
            </w:r>
            <w:proofErr w:type="gramEnd"/>
            <w:r w:rsidRPr="00B63120">
              <w:t>.path</w:t>
            </w:r>
            <w:proofErr w:type="spellEnd"/>
            <w:r w:rsidRPr="00B63120">
              <w:t>(</w:t>
            </w:r>
            <w:proofErr w:type="spellStart"/>
            <w:r w:rsidRPr="00B63120">
              <w:t>mainDir</w:t>
            </w:r>
            <w:proofErr w:type="spellEnd"/>
            <w:r w:rsidRPr="00B63120">
              <w:t>, "chm", "</w:t>
            </w:r>
            <w:proofErr w:type="spellStart"/>
            <w:r w:rsidRPr="00B63120">
              <w:t>CHM_spike_free.asc</w:t>
            </w:r>
            <w:proofErr w:type="spellEnd"/>
            <w:r w:rsidRPr="00B63120">
              <w:t>"),</w:t>
            </w:r>
          </w:p>
          <w:p w14:paraId="5C72567A" w14:textId="77777777" w:rsidR="00B63120" w:rsidRPr="00B63120" w:rsidRDefault="00B63120" w:rsidP="00833773">
            <w:pPr>
              <w:pStyle w:val="Code"/>
            </w:pPr>
            <w:r w:rsidRPr="00B63120">
              <w:t xml:space="preserve">             </w:t>
            </w:r>
            <w:proofErr w:type="spellStart"/>
            <w:r w:rsidRPr="00B63120">
              <w:t>sep</w:t>
            </w:r>
            <w:proofErr w:type="spellEnd"/>
            <w:r w:rsidRPr="00B63120">
              <w:t>=" "))</w:t>
            </w:r>
          </w:p>
          <w:p w14:paraId="296C64A8" w14:textId="77777777" w:rsidR="00B63120" w:rsidRPr="00B63120" w:rsidRDefault="00B63120" w:rsidP="00833773">
            <w:pPr>
              <w:pStyle w:val="Code"/>
            </w:pPr>
            <w:proofErr w:type="spellStart"/>
            <w:r w:rsidRPr="00B63120">
              <w:t>chm.sf</w:t>
            </w:r>
            <w:proofErr w:type="spellEnd"/>
            <w:r w:rsidRPr="00B63120">
              <w:t xml:space="preserve"> &lt;- </w:t>
            </w:r>
            <w:proofErr w:type="gramStart"/>
            <w:r w:rsidRPr="00B63120">
              <w:t>raster(</w:t>
            </w:r>
            <w:proofErr w:type="spellStart"/>
            <w:proofErr w:type="gramEnd"/>
            <w:r w:rsidRPr="00B63120">
              <w:t>file.path</w:t>
            </w:r>
            <w:proofErr w:type="spellEnd"/>
            <w:r w:rsidRPr="00B63120">
              <w:t>(</w:t>
            </w:r>
            <w:proofErr w:type="spellStart"/>
            <w:r w:rsidRPr="00B63120">
              <w:t>mainDir</w:t>
            </w:r>
            <w:proofErr w:type="spellEnd"/>
            <w:r w:rsidRPr="00B63120">
              <w:t>, "chm", "</w:t>
            </w:r>
            <w:proofErr w:type="spellStart"/>
            <w:r w:rsidRPr="00B63120">
              <w:t>CHM_spike_free.asc</w:t>
            </w:r>
            <w:proofErr w:type="spellEnd"/>
            <w:r w:rsidRPr="00B63120">
              <w:t>"))</w:t>
            </w:r>
          </w:p>
          <w:p w14:paraId="3E5E4ECF" w14:textId="77777777" w:rsidR="00B63120" w:rsidRPr="00B63120" w:rsidRDefault="00B63120" w:rsidP="00833773">
            <w:pPr>
              <w:pStyle w:val="Code"/>
            </w:pPr>
            <w:proofErr w:type="spellStart"/>
            <w:r w:rsidRPr="00B63120">
              <w:t>chm.sf</w:t>
            </w:r>
            <w:proofErr w:type="spellEnd"/>
            <w:r w:rsidRPr="00B63120">
              <w:t xml:space="preserve"> &lt;- </w:t>
            </w:r>
            <w:proofErr w:type="gramStart"/>
            <w:r w:rsidRPr="00B63120">
              <w:t>CHMsmoothing(</w:t>
            </w:r>
            <w:proofErr w:type="spellStart"/>
            <w:proofErr w:type="gramEnd"/>
            <w:r w:rsidRPr="00B63120">
              <w:t>chm.sf</w:t>
            </w:r>
            <w:proofErr w:type="spellEnd"/>
            <w:r w:rsidRPr="00B63120">
              <w:t xml:space="preserve">, filter = "Gaussian", </w:t>
            </w:r>
            <w:proofErr w:type="spellStart"/>
            <w:r w:rsidRPr="00B63120">
              <w:t>ws</w:t>
            </w:r>
            <w:proofErr w:type="spellEnd"/>
            <w:r w:rsidRPr="00B63120">
              <w:t xml:space="preserve"> = 3, sigma = 0.5)</w:t>
            </w:r>
          </w:p>
          <w:p w14:paraId="43022381" w14:textId="77777777" w:rsidR="00B63120" w:rsidRPr="00B63120" w:rsidRDefault="00B63120" w:rsidP="00833773">
            <w:pPr>
              <w:pStyle w:val="Code"/>
            </w:pPr>
            <w:proofErr w:type="spellStart"/>
            <w:proofErr w:type="gramStart"/>
            <w:r w:rsidRPr="00B63120">
              <w:t>writeRaster</w:t>
            </w:r>
            <w:proofErr w:type="spellEnd"/>
            <w:r w:rsidRPr="00B63120">
              <w:t>(</w:t>
            </w:r>
            <w:proofErr w:type="spellStart"/>
            <w:proofErr w:type="gramEnd"/>
            <w:r w:rsidRPr="00B63120">
              <w:t>chm.sf</w:t>
            </w:r>
            <w:proofErr w:type="spellEnd"/>
            <w:r w:rsidRPr="00B63120">
              <w:t xml:space="preserve">, </w:t>
            </w:r>
            <w:proofErr w:type="spellStart"/>
            <w:r w:rsidRPr="00B63120">
              <w:t>file.path</w:t>
            </w:r>
            <w:proofErr w:type="spellEnd"/>
            <w:r w:rsidRPr="00B63120">
              <w:t>(</w:t>
            </w:r>
            <w:proofErr w:type="spellStart"/>
            <w:r w:rsidRPr="00B63120">
              <w:t>mainDir</w:t>
            </w:r>
            <w:proofErr w:type="spellEnd"/>
            <w:r w:rsidRPr="00B63120">
              <w:t>, "chm", "</w:t>
            </w:r>
            <w:proofErr w:type="spellStart"/>
            <w:r w:rsidRPr="00B63120">
              <w:t>CHM_spike_free_sm.asc</w:t>
            </w:r>
            <w:proofErr w:type="spellEnd"/>
            <w:r w:rsidRPr="00B63120">
              <w:t>"))</w:t>
            </w:r>
          </w:p>
          <w:p w14:paraId="4418F091" w14:textId="77777777" w:rsidR="00B63120" w:rsidRPr="00B63120" w:rsidRDefault="00B63120" w:rsidP="00833773">
            <w:pPr>
              <w:pStyle w:val="Code"/>
            </w:pPr>
            <w:proofErr w:type="spellStart"/>
            <w:r w:rsidRPr="00B63120">
              <w:t>chm.sf</w:t>
            </w:r>
            <w:proofErr w:type="spellEnd"/>
            <w:r w:rsidRPr="00B63120">
              <w:t xml:space="preserve"> &lt;- </w:t>
            </w:r>
            <w:proofErr w:type="gramStart"/>
            <w:r w:rsidRPr="00B63120">
              <w:t>raster(</w:t>
            </w:r>
            <w:proofErr w:type="spellStart"/>
            <w:proofErr w:type="gramEnd"/>
            <w:r w:rsidRPr="00B63120">
              <w:t>file.path</w:t>
            </w:r>
            <w:proofErr w:type="spellEnd"/>
            <w:r w:rsidRPr="00B63120">
              <w:t>(</w:t>
            </w:r>
            <w:proofErr w:type="spellStart"/>
            <w:r w:rsidRPr="00B63120">
              <w:t>mainDir</w:t>
            </w:r>
            <w:proofErr w:type="spellEnd"/>
            <w:r w:rsidRPr="00B63120">
              <w:t>, "chm", "</w:t>
            </w:r>
            <w:proofErr w:type="spellStart"/>
            <w:r w:rsidRPr="00B63120">
              <w:t>CHM_spike_free_sm.asc</w:t>
            </w:r>
            <w:proofErr w:type="spellEnd"/>
            <w:r w:rsidRPr="00B63120">
              <w:t>"))</w:t>
            </w:r>
          </w:p>
          <w:p w14:paraId="0BD1C950" w14:textId="77777777" w:rsidR="00B63120" w:rsidRPr="00B63120" w:rsidRDefault="00B63120" w:rsidP="00833773">
            <w:pPr>
              <w:pStyle w:val="Code"/>
            </w:pPr>
          </w:p>
          <w:p w14:paraId="0A24C55A" w14:textId="77777777" w:rsidR="00B63120" w:rsidRPr="00B63120" w:rsidRDefault="00B63120" w:rsidP="00833773">
            <w:pPr>
              <w:pStyle w:val="Code"/>
            </w:pPr>
            <w:r w:rsidRPr="00B63120">
              <w:t>#=======================================================================#</w:t>
            </w:r>
          </w:p>
          <w:p w14:paraId="3FB3C584" w14:textId="77777777" w:rsidR="00B63120" w:rsidRPr="00B63120" w:rsidRDefault="00B63120" w:rsidP="00833773">
            <w:pPr>
              <w:pStyle w:val="Code"/>
            </w:pPr>
            <w:r w:rsidRPr="00B63120">
              <w:t># Locate trees</w:t>
            </w:r>
          </w:p>
          <w:p w14:paraId="6EAD3F27" w14:textId="77777777" w:rsidR="00B63120" w:rsidRPr="00B63120" w:rsidRDefault="00B63120" w:rsidP="00833773">
            <w:pPr>
              <w:pStyle w:val="Code"/>
            </w:pPr>
            <w:r w:rsidRPr="00B63120">
              <w:t>#=======================================================================#</w:t>
            </w:r>
          </w:p>
          <w:p w14:paraId="075CB215" w14:textId="77777777" w:rsidR="00B63120" w:rsidRPr="00B63120" w:rsidRDefault="00B63120" w:rsidP="00833773">
            <w:pPr>
              <w:pStyle w:val="Code"/>
            </w:pPr>
            <w:r w:rsidRPr="00B63120">
              <w:t xml:space="preserve"># Identify tree tops -- </w:t>
            </w:r>
            <w:proofErr w:type="gramStart"/>
            <w:r w:rsidRPr="00B63120">
              <w:t>6 foot</w:t>
            </w:r>
            <w:proofErr w:type="gramEnd"/>
            <w:r w:rsidRPr="00B63120">
              <w:t xml:space="preserve"> radius, 12 inch minimum seedling</w:t>
            </w:r>
          </w:p>
          <w:p w14:paraId="0A288D4C" w14:textId="77777777" w:rsidR="00B63120" w:rsidRPr="00B63120" w:rsidRDefault="00B63120" w:rsidP="00833773">
            <w:pPr>
              <w:pStyle w:val="Code"/>
            </w:pPr>
            <w:proofErr w:type="spellStart"/>
            <w:r w:rsidRPr="00B63120">
              <w:t>tree.top.ras</w:t>
            </w:r>
            <w:proofErr w:type="spellEnd"/>
            <w:r w:rsidRPr="00B63120">
              <w:t xml:space="preserve"> &lt;- tree_</w:t>
            </w:r>
            <w:proofErr w:type="gramStart"/>
            <w:r w:rsidRPr="00B63120">
              <w:t>detection(</w:t>
            </w:r>
            <w:proofErr w:type="spellStart"/>
            <w:proofErr w:type="gramEnd"/>
            <w:r w:rsidRPr="00B63120">
              <w:t>chm.sf</w:t>
            </w:r>
            <w:proofErr w:type="spellEnd"/>
            <w:r w:rsidRPr="00B63120">
              <w:t xml:space="preserve">, </w:t>
            </w:r>
            <w:proofErr w:type="spellStart"/>
            <w:r w:rsidRPr="00B63120">
              <w:t>ws</w:t>
            </w:r>
            <w:proofErr w:type="spellEnd"/>
            <w:r w:rsidRPr="00B63120">
              <w:t xml:space="preserve"> = 25, </w:t>
            </w:r>
            <w:proofErr w:type="spellStart"/>
            <w:r w:rsidRPr="00B63120">
              <w:t>hmin</w:t>
            </w:r>
            <w:proofErr w:type="spellEnd"/>
            <w:r w:rsidRPr="00B63120">
              <w:t xml:space="preserve"> = 1)</w:t>
            </w:r>
          </w:p>
          <w:p w14:paraId="50C162E4" w14:textId="77777777" w:rsidR="00B63120" w:rsidRPr="00B63120" w:rsidRDefault="00B63120" w:rsidP="00833773">
            <w:pPr>
              <w:pStyle w:val="Code"/>
            </w:pPr>
            <w:proofErr w:type="spellStart"/>
            <w:r w:rsidRPr="00B63120">
              <w:t>tree.top.pts</w:t>
            </w:r>
            <w:proofErr w:type="spellEnd"/>
            <w:r w:rsidRPr="00B63120">
              <w:t xml:space="preserve"> &lt;- </w:t>
            </w:r>
            <w:proofErr w:type="spellStart"/>
            <w:proofErr w:type="gramStart"/>
            <w:r w:rsidRPr="00B63120">
              <w:t>rasterToPoints</w:t>
            </w:r>
            <w:proofErr w:type="spellEnd"/>
            <w:r w:rsidRPr="00B63120">
              <w:t>(</w:t>
            </w:r>
            <w:proofErr w:type="spellStart"/>
            <w:proofErr w:type="gramEnd"/>
            <w:r w:rsidRPr="00B63120">
              <w:t>tree.top.ras</w:t>
            </w:r>
            <w:proofErr w:type="spellEnd"/>
            <w:r w:rsidRPr="00B63120">
              <w:t>, spatial = T)</w:t>
            </w:r>
          </w:p>
          <w:p w14:paraId="25FBAD35" w14:textId="77777777" w:rsidR="00B63120" w:rsidRPr="00B63120" w:rsidRDefault="00B63120" w:rsidP="00833773">
            <w:pPr>
              <w:pStyle w:val="Code"/>
            </w:pPr>
            <w:proofErr w:type="spellStart"/>
            <w:r w:rsidRPr="00B63120">
              <w:t>tree.top</w:t>
            </w:r>
            <w:proofErr w:type="spellEnd"/>
            <w:r w:rsidRPr="00B63120">
              <w:t xml:space="preserve"> &lt;- </w:t>
            </w:r>
            <w:proofErr w:type="spellStart"/>
            <w:r w:rsidRPr="00B63120">
              <w:t>as.</w:t>
            </w:r>
            <w:proofErr w:type="gramStart"/>
            <w:r w:rsidRPr="00B63120">
              <w:t>data.frame</w:t>
            </w:r>
            <w:proofErr w:type="spellEnd"/>
            <w:proofErr w:type="gramEnd"/>
            <w:r w:rsidRPr="00B63120">
              <w:t>(</w:t>
            </w:r>
            <w:proofErr w:type="spellStart"/>
            <w:r w:rsidRPr="00B63120">
              <w:t>rasterToPoints</w:t>
            </w:r>
            <w:proofErr w:type="spellEnd"/>
            <w:r w:rsidRPr="00B63120">
              <w:t>(</w:t>
            </w:r>
            <w:proofErr w:type="spellStart"/>
            <w:r w:rsidRPr="00B63120">
              <w:t>tree.top.ras</w:t>
            </w:r>
            <w:proofErr w:type="spellEnd"/>
            <w:r w:rsidRPr="00B63120">
              <w:t>, spatial = F))</w:t>
            </w:r>
          </w:p>
          <w:p w14:paraId="43307EB4" w14:textId="77777777" w:rsidR="00B63120" w:rsidRPr="00B63120" w:rsidRDefault="00B63120" w:rsidP="00833773">
            <w:pPr>
              <w:pStyle w:val="Code"/>
            </w:pPr>
            <w:proofErr w:type="spellStart"/>
            <w:r w:rsidRPr="00B63120">
              <w:t>colnames</w:t>
            </w:r>
            <w:proofErr w:type="spellEnd"/>
            <w:r w:rsidRPr="00B63120">
              <w:t>(</w:t>
            </w:r>
            <w:proofErr w:type="spellStart"/>
            <w:r w:rsidRPr="00B63120">
              <w:t>tree.top</w:t>
            </w:r>
            <w:proofErr w:type="spellEnd"/>
            <w:r w:rsidRPr="00B63120">
              <w:t xml:space="preserve">) &lt;- </w:t>
            </w:r>
            <w:proofErr w:type="gramStart"/>
            <w:r w:rsidRPr="00B63120">
              <w:t>c(</w:t>
            </w:r>
            <w:proofErr w:type="gramEnd"/>
            <w:r w:rsidRPr="00B63120">
              <w:t>"x", "y", "id")</w:t>
            </w:r>
          </w:p>
          <w:p w14:paraId="36799EED" w14:textId="77777777" w:rsidR="00B63120" w:rsidRPr="00B63120" w:rsidRDefault="00B63120" w:rsidP="00833773">
            <w:pPr>
              <w:pStyle w:val="Code"/>
            </w:pPr>
            <w:proofErr w:type="gramStart"/>
            <w:r w:rsidRPr="00B63120">
              <w:t>shapefile(</w:t>
            </w:r>
            <w:proofErr w:type="spellStart"/>
            <w:proofErr w:type="gramEnd"/>
            <w:r w:rsidRPr="00B63120">
              <w:t>tree.top.pts</w:t>
            </w:r>
            <w:proofErr w:type="spellEnd"/>
            <w:r w:rsidRPr="00B63120">
              <w:t xml:space="preserve">, filename = </w:t>
            </w:r>
            <w:proofErr w:type="spellStart"/>
            <w:r w:rsidRPr="00B63120">
              <w:t>file.path</w:t>
            </w:r>
            <w:proofErr w:type="spellEnd"/>
            <w:r w:rsidRPr="00B63120">
              <w:t>(</w:t>
            </w:r>
            <w:proofErr w:type="spellStart"/>
            <w:r w:rsidRPr="00B63120">
              <w:t>mainDir</w:t>
            </w:r>
            <w:proofErr w:type="spellEnd"/>
            <w:r w:rsidRPr="00B63120">
              <w:t>, "Trees", "</w:t>
            </w:r>
            <w:proofErr w:type="spellStart"/>
            <w:r w:rsidRPr="00B63120">
              <w:t>tree_tops.shp</w:t>
            </w:r>
            <w:proofErr w:type="spellEnd"/>
            <w:r w:rsidRPr="00B63120">
              <w:t xml:space="preserve">"), </w:t>
            </w:r>
          </w:p>
          <w:p w14:paraId="72D2B446" w14:textId="77777777" w:rsidR="00B63120" w:rsidRPr="00B63120" w:rsidRDefault="00B63120" w:rsidP="00833773">
            <w:pPr>
              <w:pStyle w:val="Code"/>
            </w:pPr>
            <w:r w:rsidRPr="00B63120">
              <w:t xml:space="preserve">          overwrite = T)</w:t>
            </w:r>
          </w:p>
          <w:p w14:paraId="185ADAE4" w14:textId="77777777" w:rsidR="00B63120" w:rsidRPr="00B63120" w:rsidRDefault="00B63120" w:rsidP="00833773">
            <w:pPr>
              <w:pStyle w:val="Code"/>
            </w:pPr>
          </w:p>
          <w:p w14:paraId="708C213C" w14:textId="77777777" w:rsidR="00B63120" w:rsidRPr="00B63120" w:rsidRDefault="00B63120" w:rsidP="00833773">
            <w:pPr>
              <w:pStyle w:val="Code"/>
            </w:pPr>
            <w:r w:rsidRPr="00B63120">
              <w:t># Classify trees in point cloud</w:t>
            </w:r>
          </w:p>
          <w:p w14:paraId="4AE3F4C8" w14:textId="77777777" w:rsidR="00B63120" w:rsidRPr="00B63120" w:rsidRDefault="00B63120" w:rsidP="00833773">
            <w:pPr>
              <w:pStyle w:val="Code"/>
            </w:pPr>
            <w:r w:rsidRPr="00B63120">
              <w:t>#</w:t>
            </w:r>
            <w:proofErr w:type="spellStart"/>
            <w:r w:rsidRPr="00B63120">
              <w:t>lastrees_</w:t>
            </w:r>
            <w:proofErr w:type="gramStart"/>
            <w:r w:rsidRPr="00B63120">
              <w:t>silva</w:t>
            </w:r>
            <w:proofErr w:type="spellEnd"/>
            <w:r w:rsidRPr="00B63120">
              <w:t>(</w:t>
            </w:r>
            <w:proofErr w:type="gramEnd"/>
            <w:r w:rsidRPr="00B63120">
              <w:t xml:space="preserve">las.pwr.rm, </w:t>
            </w:r>
            <w:proofErr w:type="spellStart"/>
            <w:r w:rsidRPr="00B63120">
              <w:t>chm.sf</w:t>
            </w:r>
            <w:proofErr w:type="spellEnd"/>
            <w:r w:rsidRPr="00B63120">
              <w:t xml:space="preserve">, </w:t>
            </w:r>
            <w:proofErr w:type="spellStart"/>
            <w:r w:rsidRPr="00B63120">
              <w:t>tree.top</w:t>
            </w:r>
            <w:proofErr w:type="spellEnd"/>
            <w:r w:rsidRPr="00B63120">
              <w:t xml:space="preserve">, </w:t>
            </w:r>
            <w:proofErr w:type="spellStart"/>
            <w:r w:rsidRPr="00B63120">
              <w:t>max_cr_factor</w:t>
            </w:r>
            <w:proofErr w:type="spellEnd"/>
            <w:r w:rsidRPr="00B63120">
              <w:t xml:space="preserve"> = 0.8)</w:t>
            </w:r>
          </w:p>
          <w:p w14:paraId="26326B68" w14:textId="77777777" w:rsidR="00B63120" w:rsidRPr="00B63120" w:rsidRDefault="00B63120" w:rsidP="00833773">
            <w:pPr>
              <w:pStyle w:val="Code"/>
            </w:pPr>
            <w:r w:rsidRPr="00B63120">
              <w:t>#</w:t>
            </w:r>
            <w:proofErr w:type="spellStart"/>
            <w:proofErr w:type="gramStart"/>
            <w:r w:rsidRPr="00B63120">
              <w:t>writeLAS</w:t>
            </w:r>
            <w:proofErr w:type="spellEnd"/>
            <w:r w:rsidRPr="00B63120">
              <w:t>(</w:t>
            </w:r>
            <w:proofErr w:type="gramEnd"/>
            <w:r w:rsidRPr="00B63120">
              <w:t xml:space="preserve">las.pwr.rm, </w:t>
            </w:r>
            <w:proofErr w:type="spellStart"/>
            <w:r w:rsidRPr="00B63120">
              <w:t>file.path</w:t>
            </w:r>
            <w:proofErr w:type="spellEnd"/>
            <w:r w:rsidRPr="00B63120">
              <w:t>(</w:t>
            </w:r>
            <w:proofErr w:type="spellStart"/>
            <w:r w:rsidRPr="00B63120">
              <w:t>mainDir</w:t>
            </w:r>
            <w:proofErr w:type="spellEnd"/>
            <w:r w:rsidRPr="00B63120">
              <w:t>, "</w:t>
            </w:r>
            <w:proofErr w:type="spellStart"/>
            <w:r w:rsidRPr="00B63120">
              <w:t>LAS_pwr_rm_class.las</w:t>
            </w:r>
            <w:proofErr w:type="spellEnd"/>
            <w:r w:rsidRPr="00B63120">
              <w:t>"))</w:t>
            </w:r>
          </w:p>
          <w:p w14:paraId="774F4AF2" w14:textId="77777777" w:rsidR="00B63120" w:rsidRPr="00B63120" w:rsidRDefault="00B63120" w:rsidP="00833773">
            <w:pPr>
              <w:pStyle w:val="Code"/>
            </w:pPr>
          </w:p>
          <w:p w14:paraId="37FB21C5" w14:textId="77777777" w:rsidR="00B63120" w:rsidRPr="00B63120" w:rsidRDefault="00B63120" w:rsidP="00833773">
            <w:pPr>
              <w:pStyle w:val="Code"/>
            </w:pPr>
            <w:r w:rsidRPr="00B63120">
              <w:t># Determine tree heights</w:t>
            </w:r>
          </w:p>
          <w:p w14:paraId="384B6626" w14:textId="77777777" w:rsidR="00B63120" w:rsidRPr="00B63120" w:rsidRDefault="00B63120" w:rsidP="00833773">
            <w:pPr>
              <w:pStyle w:val="Code"/>
            </w:pPr>
            <w:proofErr w:type="spellStart"/>
            <w:proofErr w:type="gramStart"/>
            <w:r w:rsidRPr="00B63120">
              <w:t>chm.norm</w:t>
            </w:r>
            <w:proofErr w:type="spellEnd"/>
            <w:proofErr w:type="gramEnd"/>
            <w:r w:rsidRPr="00B63120">
              <w:t xml:space="preserve"> &lt;- </w:t>
            </w:r>
            <w:proofErr w:type="spellStart"/>
            <w:r w:rsidRPr="00B63120">
              <w:t>chm.sf</w:t>
            </w:r>
            <w:proofErr w:type="spellEnd"/>
            <w:r w:rsidRPr="00B63120">
              <w:t xml:space="preserve"> - </w:t>
            </w:r>
            <w:proofErr w:type="spellStart"/>
            <w:r w:rsidRPr="00B63120">
              <w:t>dem.raster</w:t>
            </w:r>
            <w:proofErr w:type="spellEnd"/>
          </w:p>
          <w:p w14:paraId="3F9A82A4" w14:textId="77777777" w:rsidR="00B63120" w:rsidRPr="00B63120" w:rsidRDefault="00B63120" w:rsidP="00833773">
            <w:pPr>
              <w:pStyle w:val="Code"/>
            </w:pPr>
            <w:proofErr w:type="spellStart"/>
            <w:proofErr w:type="gramStart"/>
            <w:r w:rsidRPr="00B63120">
              <w:t>writeRaster</w:t>
            </w:r>
            <w:proofErr w:type="spellEnd"/>
            <w:r w:rsidRPr="00B63120">
              <w:t>(</w:t>
            </w:r>
            <w:proofErr w:type="spellStart"/>
            <w:proofErr w:type="gramEnd"/>
            <w:r w:rsidRPr="00B63120">
              <w:t>chm.norm</w:t>
            </w:r>
            <w:proofErr w:type="spellEnd"/>
            <w:r w:rsidRPr="00B63120">
              <w:t xml:space="preserve">, </w:t>
            </w:r>
            <w:proofErr w:type="spellStart"/>
            <w:r w:rsidRPr="00B63120">
              <w:t>file.path</w:t>
            </w:r>
            <w:proofErr w:type="spellEnd"/>
            <w:r w:rsidRPr="00B63120">
              <w:t>(</w:t>
            </w:r>
            <w:proofErr w:type="spellStart"/>
            <w:r w:rsidRPr="00B63120">
              <w:t>mainDir</w:t>
            </w:r>
            <w:proofErr w:type="spellEnd"/>
            <w:r w:rsidRPr="00B63120">
              <w:t>, "chm", "</w:t>
            </w:r>
            <w:proofErr w:type="spellStart"/>
            <w:r w:rsidRPr="00B63120">
              <w:t>chm_norm.tif</w:t>
            </w:r>
            <w:proofErr w:type="spellEnd"/>
            <w:r w:rsidRPr="00B63120">
              <w:t>"), overwrite = T)</w:t>
            </w:r>
          </w:p>
          <w:p w14:paraId="2592A851" w14:textId="77777777" w:rsidR="00B63120" w:rsidRPr="00B63120" w:rsidRDefault="00B63120" w:rsidP="00833773">
            <w:pPr>
              <w:pStyle w:val="Code"/>
            </w:pPr>
            <w:proofErr w:type="spellStart"/>
            <w:proofErr w:type="gramStart"/>
            <w:r w:rsidRPr="00B63120">
              <w:t>chm.norm</w:t>
            </w:r>
            <w:proofErr w:type="spellEnd"/>
            <w:proofErr w:type="gramEnd"/>
            <w:r w:rsidRPr="00B63120">
              <w:t xml:space="preserve"> &lt;- raster(</w:t>
            </w:r>
            <w:proofErr w:type="spellStart"/>
            <w:r w:rsidRPr="00B63120">
              <w:t>file.path</w:t>
            </w:r>
            <w:proofErr w:type="spellEnd"/>
            <w:r w:rsidRPr="00B63120">
              <w:t>(</w:t>
            </w:r>
            <w:proofErr w:type="spellStart"/>
            <w:r w:rsidRPr="00B63120">
              <w:t>mainDir</w:t>
            </w:r>
            <w:proofErr w:type="spellEnd"/>
            <w:r w:rsidRPr="00B63120">
              <w:t>, "chm", "</w:t>
            </w:r>
            <w:proofErr w:type="spellStart"/>
            <w:r w:rsidRPr="00B63120">
              <w:t>chm_norm.tif</w:t>
            </w:r>
            <w:proofErr w:type="spellEnd"/>
            <w:r w:rsidRPr="00B63120">
              <w:t>"))</w:t>
            </w:r>
          </w:p>
          <w:p w14:paraId="065003FF" w14:textId="77777777" w:rsidR="00B63120" w:rsidRPr="00B63120" w:rsidRDefault="00B63120" w:rsidP="00833773">
            <w:pPr>
              <w:pStyle w:val="Code"/>
            </w:pPr>
            <w:proofErr w:type="spellStart"/>
            <w:r w:rsidRPr="00B63120">
              <w:t>tree.top.pts@data$ht</w:t>
            </w:r>
            <w:proofErr w:type="spellEnd"/>
            <w:r w:rsidRPr="00B63120">
              <w:t xml:space="preserve"> &lt;- </w:t>
            </w:r>
            <w:proofErr w:type="gramStart"/>
            <w:r w:rsidRPr="00B63120">
              <w:t>extract(</w:t>
            </w:r>
            <w:proofErr w:type="spellStart"/>
            <w:proofErr w:type="gramEnd"/>
            <w:r w:rsidRPr="00B63120">
              <w:t>chm.norm</w:t>
            </w:r>
            <w:proofErr w:type="spellEnd"/>
            <w:r w:rsidRPr="00B63120">
              <w:t xml:space="preserve">, </w:t>
            </w:r>
            <w:proofErr w:type="spellStart"/>
            <w:r w:rsidRPr="00B63120">
              <w:t>tree.top.pts</w:t>
            </w:r>
            <w:proofErr w:type="spellEnd"/>
            <w:r w:rsidRPr="00B63120">
              <w:t>)</w:t>
            </w:r>
          </w:p>
          <w:p w14:paraId="46B5F593" w14:textId="77777777" w:rsidR="00B63120" w:rsidRPr="00B63120" w:rsidRDefault="00B63120" w:rsidP="00833773">
            <w:pPr>
              <w:pStyle w:val="Code"/>
            </w:pPr>
          </w:p>
          <w:p w14:paraId="4D9ADB1F" w14:textId="77777777" w:rsidR="00B63120" w:rsidRPr="00B63120" w:rsidRDefault="00B63120" w:rsidP="00833773">
            <w:pPr>
              <w:pStyle w:val="Code"/>
            </w:pPr>
            <w:r w:rsidRPr="00B63120">
              <w:t>############################################################################</w:t>
            </w:r>
          </w:p>
          <w:p w14:paraId="48D5227B" w14:textId="77777777" w:rsidR="00B63120" w:rsidRPr="00B63120" w:rsidRDefault="00B63120" w:rsidP="00833773">
            <w:pPr>
              <w:pStyle w:val="Code"/>
            </w:pPr>
            <w:r w:rsidRPr="00B63120">
              <w:t>#  Sampling</w:t>
            </w:r>
          </w:p>
          <w:p w14:paraId="3398A9F1" w14:textId="77777777" w:rsidR="00B63120" w:rsidRPr="00B63120" w:rsidRDefault="00B63120" w:rsidP="00833773">
            <w:pPr>
              <w:pStyle w:val="Code"/>
            </w:pPr>
            <w:r w:rsidRPr="00B63120">
              <w:t>############################################################################</w:t>
            </w:r>
          </w:p>
          <w:p w14:paraId="02BC538D" w14:textId="77777777" w:rsidR="00B63120" w:rsidRPr="00B63120" w:rsidRDefault="00B63120" w:rsidP="00833773">
            <w:pPr>
              <w:pStyle w:val="Code"/>
            </w:pPr>
            <w:r w:rsidRPr="00B63120">
              <w:lastRenderedPageBreak/>
              <w:t># Import sampled trees</w:t>
            </w:r>
          </w:p>
          <w:p w14:paraId="0DDE0944" w14:textId="77777777" w:rsidR="00B63120" w:rsidRPr="00B63120" w:rsidRDefault="00B63120" w:rsidP="00833773">
            <w:pPr>
              <w:pStyle w:val="Code"/>
            </w:pPr>
            <w:proofErr w:type="spellStart"/>
            <w:proofErr w:type="gramStart"/>
            <w:r w:rsidRPr="00B63120">
              <w:t>tree.samp</w:t>
            </w:r>
            <w:proofErr w:type="spellEnd"/>
            <w:proofErr w:type="gramEnd"/>
            <w:r w:rsidRPr="00B63120">
              <w:t xml:space="preserve"> &lt;- readOGR("S:/COS/PyroGeog/amartinez/UAV_seedlings/Lidar/GIS/SampledTrees.shp", </w:t>
            </w:r>
            <w:proofErr w:type="spellStart"/>
            <w:r w:rsidRPr="00B63120">
              <w:t>stringsAsFactors</w:t>
            </w:r>
            <w:proofErr w:type="spellEnd"/>
            <w:r w:rsidRPr="00B63120">
              <w:t xml:space="preserve"> = FALSE)</w:t>
            </w:r>
          </w:p>
          <w:p w14:paraId="1A161C4C" w14:textId="77777777" w:rsidR="00B63120" w:rsidRPr="00B63120" w:rsidRDefault="00B63120" w:rsidP="00833773">
            <w:pPr>
              <w:pStyle w:val="Code"/>
            </w:pPr>
            <w:r w:rsidRPr="00B63120">
              <w:t>proj4string(</w:t>
            </w:r>
            <w:proofErr w:type="spellStart"/>
            <w:r w:rsidRPr="00B63120">
              <w:t>tree.top.pts</w:t>
            </w:r>
            <w:proofErr w:type="spellEnd"/>
            <w:r w:rsidRPr="00B63120">
              <w:t>) &lt;- proj4string(</w:t>
            </w:r>
            <w:proofErr w:type="spellStart"/>
            <w:proofErr w:type="gramStart"/>
            <w:r w:rsidRPr="00B63120">
              <w:t>tree.samp</w:t>
            </w:r>
            <w:proofErr w:type="spellEnd"/>
            <w:proofErr w:type="gramEnd"/>
            <w:r w:rsidRPr="00B63120">
              <w:t>)</w:t>
            </w:r>
          </w:p>
          <w:p w14:paraId="5D4848A1" w14:textId="77777777" w:rsidR="00B63120" w:rsidRPr="00B63120" w:rsidRDefault="00B63120" w:rsidP="00833773">
            <w:pPr>
              <w:pStyle w:val="Code"/>
            </w:pPr>
          </w:p>
          <w:p w14:paraId="39172B18" w14:textId="77777777" w:rsidR="00B63120" w:rsidRPr="00B63120" w:rsidRDefault="00B63120" w:rsidP="00833773">
            <w:pPr>
              <w:pStyle w:val="Code"/>
            </w:pPr>
            <w:proofErr w:type="spellStart"/>
            <w:r w:rsidRPr="00B63120">
              <w:t>SapID</w:t>
            </w:r>
            <w:proofErr w:type="spellEnd"/>
            <w:r w:rsidRPr="00B63120">
              <w:t xml:space="preserve"> &lt;- </w:t>
            </w:r>
            <w:proofErr w:type="gramStart"/>
            <w:r w:rsidRPr="00B63120">
              <w:t>function(</w:t>
            </w:r>
            <w:proofErr w:type="gramEnd"/>
            <w:r w:rsidRPr="00B63120">
              <w:t>x, y, z){</w:t>
            </w:r>
          </w:p>
          <w:p w14:paraId="48DD130E" w14:textId="77777777" w:rsidR="00B63120" w:rsidRPr="00B63120" w:rsidRDefault="00B63120" w:rsidP="00833773">
            <w:pPr>
              <w:pStyle w:val="Code"/>
            </w:pPr>
            <w:r w:rsidRPr="00B63120">
              <w:t xml:space="preserve">  buff &lt;- </w:t>
            </w:r>
            <w:proofErr w:type="spellStart"/>
            <w:proofErr w:type="gramStart"/>
            <w:r w:rsidRPr="00B63120">
              <w:t>gBuffer</w:t>
            </w:r>
            <w:proofErr w:type="spellEnd"/>
            <w:r w:rsidRPr="00B63120">
              <w:t>(</w:t>
            </w:r>
            <w:proofErr w:type="gramEnd"/>
            <w:r w:rsidRPr="00B63120">
              <w:t xml:space="preserve">y, </w:t>
            </w:r>
            <w:proofErr w:type="spellStart"/>
            <w:r w:rsidRPr="00B63120">
              <w:t>byid</w:t>
            </w:r>
            <w:proofErr w:type="spellEnd"/>
            <w:r w:rsidRPr="00B63120">
              <w:t xml:space="preserve"> = T, width = z)</w:t>
            </w:r>
          </w:p>
          <w:p w14:paraId="6430EA08" w14:textId="77777777" w:rsidR="00B63120" w:rsidRPr="00B63120" w:rsidRDefault="00B63120" w:rsidP="00833773">
            <w:pPr>
              <w:pStyle w:val="Code"/>
            </w:pPr>
            <w:r w:rsidRPr="00B63120">
              <w:t xml:space="preserve">  a &lt;- </w:t>
            </w:r>
            <w:proofErr w:type="spellStart"/>
            <w:proofErr w:type="gramStart"/>
            <w:r w:rsidRPr="00B63120">
              <w:t>gContains</w:t>
            </w:r>
            <w:proofErr w:type="spellEnd"/>
            <w:r w:rsidRPr="00B63120">
              <w:t>(</w:t>
            </w:r>
            <w:proofErr w:type="gramEnd"/>
            <w:r w:rsidRPr="00B63120">
              <w:t xml:space="preserve">buff, </w:t>
            </w:r>
            <w:proofErr w:type="spellStart"/>
            <w:r w:rsidRPr="00B63120">
              <w:t>tree.top.pts</w:t>
            </w:r>
            <w:proofErr w:type="spellEnd"/>
            <w:r w:rsidRPr="00B63120">
              <w:t xml:space="preserve">, </w:t>
            </w:r>
            <w:proofErr w:type="spellStart"/>
            <w:r w:rsidRPr="00B63120">
              <w:t>byid</w:t>
            </w:r>
            <w:proofErr w:type="spellEnd"/>
            <w:r w:rsidRPr="00B63120">
              <w:t xml:space="preserve"> = T)</w:t>
            </w:r>
          </w:p>
          <w:p w14:paraId="438F2EF7" w14:textId="77777777" w:rsidR="00B63120" w:rsidRPr="00B63120" w:rsidRDefault="00B63120" w:rsidP="00833773">
            <w:pPr>
              <w:pStyle w:val="Code"/>
            </w:pPr>
            <w:r w:rsidRPr="00B63120">
              <w:t xml:space="preserve">  b &lt;- </w:t>
            </w:r>
            <w:proofErr w:type="spellStart"/>
            <w:r w:rsidRPr="00B63120">
              <w:t>as.</w:t>
            </w:r>
            <w:proofErr w:type="gramStart"/>
            <w:r w:rsidRPr="00B63120">
              <w:t>data.frame</w:t>
            </w:r>
            <w:proofErr w:type="spellEnd"/>
            <w:proofErr w:type="gramEnd"/>
            <w:r w:rsidRPr="00B63120">
              <w:t xml:space="preserve">(which(a, </w:t>
            </w:r>
            <w:proofErr w:type="spellStart"/>
            <w:r w:rsidRPr="00B63120">
              <w:t>arr.ind</w:t>
            </w:r>
            <w:proofErr w:type="spellEnd"/>
            <w:r w:rsidRPr="00B63120">
              <w:t xml:space="preserve"> = T))</w:t>
            </w:r>
          </w:p>
          <w:p w14:paraId="67098F72" w14:textId="77777777" w:rsidR="00B63120" w:rsidRPr="00B63120" w:rsidRDefault="00B63120" w:rsidP="00833773">
            <w:pPr>
              <w:pStyle w:val="Code"/>
            </w:pPr>
            <w:r w:rsidRPr="00B63120">
              <w:t xml:space="preserve">  </w:t>
            </w:r>
            <w:proofErr w:type="spellStart"/>
            <w:r w:rsidRPr="00B63120">
              <w:t>colnames</w:t>
            </w:r>
            <w:proofErr w:type="spellEnd"/>
            <w:r w:rsidRPr="00B63120">
              <w:t xml:space="preserve">(b) &lt;- </w:t>
            </w:r>
            <w:proofErr w:type="gramStart"/>
            <w:r w:rsidRPr="00B63120">
              <w:t>c(</w:t>
            </w:r>
            <w:proofErr w:type="gramEnd"/>
            <w:r w:rsidRPr="00B63120">
              <w:t>"tree.top.id", "sample.no")</w:t>
            </w:r>
          </w:p>
          <w:p w14:paraId="74D100D2" w14:textId="77777777" w:rsidR="00B63120" w:rsidRPr="00B63120" w:rsidRDefault="00B63120" w:rsidP="00833773">
            <w:pPr>
              <w:pStyle w:val="Code"/>
            </w:pPr>
            <w:r w:rsidRPr="00B63120">
              <w:t xml:space="preserve">  b$sample.name &lt;- </w:t>
            </w:r>
            <w:proofErr w:type="spellStart"/>
            <w:r w:rsidRPr="00B63120">
              <w:t>y$OBJNAME</w:t>
            </w:r>
            <w:proofErr w:type="spellEnd"/>
            <w:r w:rsidRPr="00B63120">
              <w:t>[</w:t>
            </w:r>
            <w:proofErr w:type="gramStart"/>
            <w:r w:rsidRPr="00B63120">
              <w:t>b[</w:t>
            </w:r>
            <w:proofErr w:type="gramEnd"/>
            <w:r w:rsidRPr="00B63120">
              <w:t>,2]]</w:t>
            </w:r>
          </w:p>
          <w:p w14:paraId="11197486" w14:textId="77777777" w:rsidR="00B63120" w:rsidRPr="00B63120" w:rsidRDefault="00B63120" w:rsidP="00833773">
            <w:pPr>
              <w:pStyle w:val="Code"/>
            </w:pPr>
            <w:r w:rsidRPr="00B63120">
              <w:t xml:space="preserve">  b$tree.top.ht &lt;- </w:t>
            </w:r>
            <w:proofErr w:type="spellStart"/>
            <w:r w:rsidRPr="00B63120">
              <w:t>x@data$ht</w:t>
            </w:r>
            <w:proofErr w:type="spellEnd"/>
            <w:r w:rsidRPr="00B63120">
              <w:t>[b$tree.top.id]</w:t>
            </w:r>
          </w:p>
          <w:p w14:paraId="1897F274" w14:textId="77777777" w:rsidR="00B63120" w:rsidRPr="00B63120" w:rsidRDefault="00B63120" w:rsidP="00833773">
            <w:pPr>
              <w:pStyle w:val="Code"/>
            </w:pPr>
            <w:r w:rsidRPr="00B63120">
              <w:t xml:space="preserve">  b$sample.ht &lt;- </w:t>
            </w:r>
            <w:proofErr w:type="spellStart"/>
            <w:r w:rsidRPr="00B63120">
              <w:t>y@data$Ht</w:t>
            </w:r>
            <w:proofErr w:type="spellEnd"/>
            <w:r w:rsidRPr="00B63120">
              <w:t>__in_[b$sample.no]/12</w:t>
            </w:r>
          </w:p>
          <w:p w14:paraId="183D0158" w14:textId="77777777" w:rsidR="00B63120" w:rsidRPr="00B63120" w:rsidRDefault="00B63120" w:rsidP="00833773">
            <w:pPr>
              <w:pStyle w:val="Code"/>
            </w:pPr>
            <w:r w:rsidRPr="00B63120">
              <w:t xml:space="preserve">  </w:t>
            </w:r>
            <w:proofErr w:type="spellStart"/>
            <w:r w:rsidRPr="00B63120">
              <w:t>b$diff</w:t>
            </w:r>
            <w:proofErr w:type="spellEnd"/>
            <w:r w:rsidRPr="00B63120">
              <w:t xml:space="preserve"> &lt;- </w:t>
            </w:r>
            <w:proofErr w:type="gramStart"/>
            <w:r w:rsidRPr="00B63120">
              <w:t>abs(</w:t>
            </w:r>
            <w:proofErr w:type="gramEnd"/>
            <w:r w:rsidRPr="00B63120">
              <w:t>b$tree.top.ht - b$sample.ht)</w:t>
            </w:r>
          </w:p>
          <w:p w14:paraId="77693F18" w14:textId="77777777" w:rsidR="00B63120" w:rsidRPr="00B63120" w:rsidRDefault="00B63120" w:rsidP="00833773">
            <w:pPr>
              <w:pStyle w:val="Code"/>
            </w:pPr>
            <w:r w:rsidRPr="00B63120">
              <w:t xml:space="preserve">  b &lt;- </w:t>
            </w:r>
            <w:proofErr w:type="spellStart"/>
            <w:proofErr w:type="gramStart"/>
            <w:r w:rsidRPr="00B63120">
              <w:t>data.table</w:t>
            </w:r>
            <w:proofErr w:type="spellEnd"/>
            <w:proofErr w:type="gramEnd"/>
            <w:r w:rsidRPr="00B63120">
              <w:t>(b)</w:t>
            </w:r>
          </w:p>
          <w:p w14:paraId="1BA6696B" w14:textId="77777777" w:rsidR="00B63120" w:rsidRPr="00B63120" w:rsidRDefault="00B63120" w:rsidP="00833773">
            <w:pPr>
              <w:pStyle w:val="Code"/>
            </w:pPr>
            <w:r w:rsidRPr="00B63120">
              <w:t xml:space="preserve">  b &lt;- </w:t>
            </w:r>
            <w:proofErr w:type="gramStart"/>
            <w:r w:rsidRPr="00B63120">
              <w:t>b[</w:t>
            </w:r>
            <w:proofErr w:type="gramEnd"/>
            <w:r w:rsidRPr="00B63120">
              <w:t xml:space="preserve"> , .SD[</w:t>
            </w:r>
            <w:proofErr w:type="spellStart"/>
            <w:r w:rsidRPr="00B63120">
              <w:t>which.min</w:t>
            </w:r>
            <w:proofErr w:type="spellEnd"/>
            <w:r w:rsidRPr="00B63120">
              <w:t>(diff)], by = tree.top.id]</w:t>
            </w:r>
          </w:p>
          <w:p w14:paraId="5A26DE59" w14:textId="77777777" w:rsidR="00B63120" w:rsidRPr="00B63120" w:rsidRDefault="00B63120" w:rsidP="00833773">
            <w:pPr>
              <w:pStyle w:val="Code"/>
            </w:pPr>
            <w:r w:rsidRPr="00B63120">
              <w:t xml:space="preserve">  </w:t>
            </w:r>
            <w:proofErr w:type="gramStart"/>
            <w:r w:rsidRPr="00B63120">
              <w:t>assign(</w:t>
            </w:r>
            <w:proofErr w:type="gramEnd"/>
            <w:r w:rsidRPr="00B63120">
              <w:t>paste0("</w:t>
            </w:r>
            <w:proofErr w:type="spellStart"/>
            <w:r w:rsidRPr="00B63120">
              <w:t>tree.samp</w:t>
            </w:r>
            <w:proofErr w:type="spellEnd"/>
            <w:r w:rsidRPr="00B63120">
              <w:t xml:space="preserve">.", z), </w:t>
            </w:r>
            <w:proofErr w:type="spellStart"/>
            <w:r w:rsidRPr="00B63120">
              <w:t>tree.samp</w:t>
            </w:r>
            <w:proofErr w:type="spellEnd"/>
            <w:r w:rsidRPr="00B63120">
              <w:t xml:space="preserve">[unique(b$sample.no),], </w:t>
            </w:r>
            <w:proofErr w:type="spellStart"/>
            <w:r w:rsidRPr="00B63120">
              <w:t>envir</w:t>
            </w:r>
            <w:proofErr w:type="spellEnd"/>
            <w:r w:rsidRPr="00B63120">
              <w:t xml:space="preserve"> = .</w:t>
            </w:r>
            <w:proofErr w:type="spellStart"/>
            <w:r w:rsidRPr="00B63120">
              <w:t>GlobalEnv</w:t>
            </w:r>
            <w:proofErr w:type="spellEnd"/>
            <w:r w:rsidRPr="00B63120">
              <w:t>)</w:t>
            </w:r>
          </w:p>
          <w:p w14:paraId="202CEA2E" w14:textId="77777777" w:rsidR="00B63120" w:rsidRPr="00B63120" w:rsidRDefault="00B63120" w:rsidP="00833773">
            <w:pPr>
              <w:pStyle w:val="Code"/>
            </w:pPr>
            <w:r w:rsidRPr="00B63120">
              <w:t xml:space="preserve">  </w:t>
            </w:r>
            <w:proofErr w:type="gramStart"/>
            <w:r w:rsidRPr="00B63120">
              <w:t>assign(</w:t>
            </w:r>
            <w:proofErr w:type="gramEnd"/>
            <w:r w:rsidRPr="00B63120">
              <w:t>paste0("</w:t>
            </w:r>
            <w:proofErr w:type="spellStart"/>
            <w:r w:rsidRPr="00B63120">
              <w:t>tree.top</w:t>
            </w:r>
            <w:proofErr w:type="spellEnd"/>
            <w:r w:rsidRPr="00B63120">
              <w:t xml:space="preserve">.", z), x[b$tree.top.id,], </w:t>
            </w:r>
            <w:proofErr w:type="spellStart"/>
            <w:r w:rsidRPr="00B63120">
              <w:t>envir</w:t>
            </w:r>
            <w:proofErr w:type="spellEnd"/>
            <w:r w:rsidRPr="00B63120">
              <w:t xml:space="preserve"> = .</w:t>
            </w:r>
            <w:proofErr w:type="spellStart"/>
            <w:r w:rsidRPr="00B63120">
              <w:t>GlobalEnv</w:t>
            </w:r>
            <w:proofErr w:type="spellEnd"/>
            <w:r w:rsidRPr="00B63120">
              <w:t>)</w:t>
            </w:r>
          </w:p>
          <w:p w14:paraId="7620A520" w14:textId="77777777" w:rsidR="00B63120" w:rsidRPr="00B63120" w:rsidRDefault="00B63120" w:rsidP="00833773">
            <w:pPr>
              <w:pStyle w:val="Code"/>
            </w:pPr>
            <w:r w:rsidRPr="00B63120">
              <w:t xml:space="preserve">  </w:t>
            </w:r>
            <w:proofErr w:type="spellStart"/>
            <w:proofErr w:type="gramStart"/>
            <w:r w:rsidRPr="00B63120">
              <w:t>data.frame</w:t>
            </w:r>
            <w:proofErr w:type="spellEnd"/>
            <w:proofErr w:type="gramEnd"/>
            <w:r w:rsidRPr="00B63120">
              <w:t>(b)</w:t>
            </w:r>
          </w:p>
          <w:p w14:paraId="5D6BA23A" w14:textId="77777777" w:rsidR="00B63120" w:rsidRPr="00B63120" w:rsidRDefault="00B63120" w:rsidP="00833773">
            <w:pPr>
              <w:pStyle w:val="Code"/>
            </w:pPr>
            <w:r w:rsidRPr="00B63120">
              <w:t>}</w:t>
            </w:r>
          </w:p>
          <w:p w14:paraId="053B709A" w14:textId="77777777" w:rsidR="00B63120" w:rsidRPr="00B63120" w:rsidRDefault="00B63120" w:rsidP="00833773">
            <w:pPr>
              <w:pStyle w:val="Code"/>
            </w:pPr>
          </w:p>
          <w:p w14:paraId="545B7C24" w14:textId="77777777" w:rsidR="00B63120" w:rsidRPr="00B63120" w:rsidRDefault="00B63120" w:rsidP="00833773">
            <w:pPr>
              <w:pStyle w:val="Code"/>
            </w:pPr>
            <w:proofErr w:type="spellStart"/>
            <w:proofErr w:type="gramStart"/>
            <w:r w:rsidRPr="00B63120">
              <w:t>SapID</w:t>
            </w:r>
            <w:proofErr w:type="spellEnd"/>
            <w:r w:rsidRPr="00B63120">
              <w:t>(</w:t>
            </w:r>
            <w:proofErr w:type="spellStart"/>
            <w:proofErr w:type="gramEnd"/>
            <w:r w:rsidRPr="00B63120">
              <w:t>tree.top.pts</w:t>
            </w:r>
            <w:proofErr w:type="spellEnd"/>
            <w:r w:rsidRPr="00B63120">
              <w:t xml:space="preserve">, </w:t>
            </w:r>
            <w:proofErr w:type="spellStart"/>
            <w:r w:rsidRPr="00B63120">
              <w:t>tree.samp</w:t>
            </w:r>
            <w:proofErr w:type="spellEnd"/>
            <w:r w:rsidRPr="00B63120">
              <w:t>, 1)</w:t>
            </w:r>
          </w:p>
          <w:p w14:paraId="54B653C2" w14:textId="77777777" w:rsidR="00B63120" w:rsidRPr="00B63120" w:rsidRDefault="00B63120" w:rsidP="00833773">
            <w:pPr>
              <w:pStyle w:val="Code"/>
            </w:pPr>
            <w:proofErr w:type="spellStart"/>
            <w:proofErr w:type="gramStart"/>
            <w:r w:rsidRPr="00B63120">
              <w:t>SapID</w:t>
            </w:r>
            <w:proofErr w:type="spellEnd"/>
            <w:r w:rsidRPr="00B63120">
              <w:t>(</w:t>
            </w:r>
            <w:proofErr w:type="spellStart"/>
            <w:proofErr w:type="gramEnd"/>
            <w:r w:rsidRPr="00B63120">
              <w:t>tree.top.pts</w:t>
            </w:r>
            <w:proofErr w:type="spellEnd"/>
            <w:r w:rsidRPr="00B63120">
              <w:t xml:space="preserve">, </w:t>
            </w:r>
            <w:proofErr w:type="spellStart"/>
            <w:r w:rsidRPr="00B63120">
              <w:t>tree.samp</w:t>
            </w:r>
            <w:proofErr w:type="spellEnd"/>
            <w:r w:rsidRPr="00B63120">
              <w:t>, 2)</w:t>
            </w:r>
          </w:p>
          <w:p w14:paraId="71B81BC8" w14:textId="77777777" w:rsidR="00B63120" w:rsidRPr="00B63120" w:rsidRDefault="00B63120" w:rsidP="00833773">
            <w:pPr>
              <w:pStyle w:val="Code"/>
            </w:pPr>
            <w:proofErr w:type="spellStart"/>
            <w:proofErr w:type="gramStart"/>
            <w:r w:rsidRPr="00B63120">
              <w:t>SapID</w:t>
            </w:r>
            <w:proofErr w:type="spellEnd"/>
            <w:r w:rsidRPr="00B63120">
              <w:t>(</w:t>
            </w:r>
            <w:proofErr w:type="spellStart"/>
            <w:proofErr w:type="gramEnd"/>
            <w:r w:rsidRPr="00B63120">
              <w:t>tree.top.pts</w:t>
            </w:r>
            <w:proofErr w:type="spellEnd"/>
            <w:r w:rsidRPr="00B63120">
              <w:t xml:space="preserve">, </w:t>
            </w:r>
            <w:proofErr w:type="spellStart"/>
            <w:r w:rsidRPr="00B63120">
              <w:t>tree.samp</w:t>
            </w:r>
            <w:proofErr w:type="spellEnd"/>
            <w:r w:rsidRPr="00B63120">
              <w:t>, 3)</w:t>
            </w:r>
          </w:p>
          <w:p w14:paraId="3F0EAD7C" w14:textId="77777777" w:rsidR="00B63120" w:rsidRPr="00B63120" w:rsidRDefault="00B63120" w:rsidP="00833773">
            <w:pPr>
              <w:pStyle w:val="Code"/>
            </w:pPr>
            <w:proofErr w:type="spellStart"/>
            <w:proofErr w:type="gramStart"/>
            <w:r w:rsidRPr="00B63120">
              <w:t>SapID</w:t>
            </w:r>
            <w:proofErr w:type="spellEnd"/>
            <w:r w:rsidRPr="00B63120">
              <w:t>(</w:t>
            </w:r>
            <w:proofErr w:type="spellStart"/>
            <w:proofErr w:type="gramEnd"/>
            <w:r w:rsidRPr="00B63120">
              <w:t>tree.top.pts</w:t>
            </w:r>
            <w:proofErr w:type="spellEnd"/>
            <w:r w:rsidRPr="00B63120">
              <w:t xml:space="preserve">, </w:t>
            </w:r>
            <w:proofErr w:type="spellStart"/>
            <w:r w:rsidRPr="00B63120">
              <w:t>tree.samp</w:t>
            </w:r>
            <w:proofErr w:type="spellEnd"/>
            <w:r w:rsidRPr="00B63120">
              <w:t>, 4)</w:t>
            </w:r>
          </w:p>
          <w:p w14:paraId="31224231" w14:textId="77777777" w:rsidR="00B63120" w:rsidRPr="00B63120" w:rsidRDefault="00B63120" w:rsidP="00833773">
            <w:pPr>
              <w:pStyle w:val="Code"/>
            </w:pPr>
            <w:proofErr w:type="spellStart"/>
            <w:proofErr w:type="gramStart"/>
            <w:r w:rsidRPr="00B63120">
              <w:t>SapID</w:t>
            </w:r>
            <w:proofErr w:type="spellEnd"/>
            <w:r w:rsidRPr="00B63120">
              <w:t>(</w:t>
            </w:r>
            <w:proofErr w:type="spellStart"/>
            <w:proofErr w:type="gramEnd"/>
            <w:r w:rsidRPr="00B63120">
              <w:t>tree.top.pts</w:t>
            </w:r>
            <w:proofErr w:type="spellEnd"/>
            <w:r w:rsidRPr="00B63120">
              <w:t xml:space="preserve">, </w:t>
            </w:r>
            <w:proofErr w:type="spellStart"/>
            <w:r w:rsidRPr="00B63120">
              <w:t>tree.samp</w:t>
            </w:r>
            <w:proofErr w:type="spellEnd"/>
            <w:r w:rsidRPr="00B63120">
              <w:t>, 5)</w:t>
            </w:r>
          </w:p>
          <w:p w14:paraId="0A522AF8" w14:textId="77777777" w:rsidR="00B63120" w:rsidRPr="00B63120" w:rsidRDefault="00B63120" w:rsidP="00833773">
            <w:pPr>
              <w:pStyle w:val="Code"/>
            </w:pPr>
          </w:p>
          <w:p w14:paraId="0D47256B" w14:textId="77777777" w:rsidR="00B63120" w:rsidRPr="00B63120" w:rsidRDefault="00B63120" w:rsidP="00833773">
            <w:pPr>
              <w:pStyle w:val="Code"/>
            </w:pPr>
            <w:r w:rsidRPr="00B63120">
              <w:t>############################################################################</w:t>
            </w:r>
          </w:p>
          <w:p w14:paraId="7D732B9F" w14:textId="77777777" w:rsidR="00B63120" w:rsidRPr="00B63120" w:rsidRDefault="00B63120" w:rsidP="00833773">
            <w:pPr>
              <w:pStyle w:val="Code"/>
            </w:pPr>
            <w:r w:rsidRPr="00B63120">
              <w:t>#                                  END                                     #</w:t>
            </w:r>
          </w:p>
          <w:p w14:paraId="465D63FA" w14:textId="77777777" w:rsidR="00B63120" w:rsidRPr="00B63120" w:rsidRDefault="00B63120" w:rsidP="00833773">
            <w:pPr>
              <w:pStyle w:val="Code"/>
            </w:pPr>
            <w:r w:rsidRPr="00B63120">
              <w:t>############################################################################</w:t>
            </w:r>
          </w:p>
          <w:p w14:paraId="27D135FF" w14:textId="78A36970" w:rsidR="00B63120" w:rsidRPr="00B63120" w:rsidRDefault="00B63120" w:rsidP="00833773">
            <w:pPr>
              <w:pStyle w:val="Code"/>
            </w:pPr>
          </w:p>
        </w:tc>
      </w:tr>
    </w:tbl>
    <w:p w14:paraId="5D510EE3" w14:textId="77777777" w:rsidR="00B63120" w:rsidRPr="00B63120" w:rsidRDefault="00B63120" w:rsidP="00833773"/>
    <w:sectPr w:rsidR="00B63120" w:rsidRPr="00B63120" w:rsidSect="002B53EA">
      <w:footerReference w:type="default" r:id="rId2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AC513" w14:textId="77777777" w:rsidR="00BB4ED0" w:rsidRDefault="00BB4ED0" w:rsidP="00833773">
      <w:r>
        <w:separator/>
      </w:r>
    </w:p>
  </w:endnote>
  <w:endnote w:type="continuationSeparator" w:id="0">
    <w:p w14:paraId="0BE77D60" w14:textId="77777777" w:rsidR="00BB4ED0" w:rsidRDefault="00BB4ED0" w:rsidP="008337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BF8B5" w14:textId="7EAEA76A" w:rsidR="002B53EA" w:rsidRDefault="002B53EA" w:rsidP="00833773">
    <w:pPr>
      <w:pStyle w:val="Footer"/>
    </w:pPr>
    <w:r>
      <w:tab/>
    </w:r>
    <w:r>
      <w:tab/>
      <w:t xml:space="preserve">Page </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ECAD0" w14:textId="77777777" w:rsidR="00BB4ED0" w:rsidRDefault="00BB4ED0" w:rsidP="00833773">
      <w:r>
        <w:separator/>
      </w:r>
    </w:p>
  </w:footnote>
  <w:footnote w:type="continuationSeparator" w:id="0">
    <w:p w14:paraId="33CBF9DB" w14:textId="77777777" w:rsidR="00BB4ED0" w:rsidRDefault="00BB4ED0" w:rsidP="008337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34D46"/>
    <w:multiLevelType w:val="multilevel"/>
    <w:tmpl w:val="57EEB7DE"/>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C6952"/>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2F806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91B7D8A"/>
    <w:multiLevelType w:val="multilevel"/>
    <w:tmpl w:val="350A2A84"/>
    <w:lvl w:ilvl="0">
      <w:start w:val="1"/>
      <w:numFmt w:val="decimal"/>
      <w:lvlText w:val="%1."/>
      <w:lvlJc w:val="left"/>
      <w:pPr>
        <w:ind w:left="720" w:hanging="360"/>
      </w:p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727326"/>
    <w:multiLevelType w:val="multilevel"/>
    <w:tmpl w:val="7DB289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8DF4E92"/>
    <w:multiLevelType w:val="multilevel"/>
    <w:tmpl w:val="4B2894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D820CA"/>
    <w:multiLevelType w:val="multilevel"/>
    <w:tmpl w:val="0409001F"/>
    <w:numStyleLink w:val="111111"/>
  </w:abstractNum>
  <w:abstractNum w:abstractNumId="7" w15:restartNumberingAfterBreak="0">
    <w:nsid w:val="265556C9"/>
    <w:multiLevelType w:val="multilevel"/>
    <w:tmpl w:val="F6AE31FA"/>
    <w:lvl w:ilvl="0">
      <w:start w:val="2"/>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9875F18"/>
    <w:multiLevelType w:val="multilevel"/>
    <w:tmpl w:val="88443AC4"/>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DE32326"/>
    <w:multiLevelType w:val="hybridMultilevel"/>
    <w:tmpl w:val="33F4A2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5B61C6"/>
    <w:multiLevelType w:val="multilevel"/>
    <w:tmpl w:val="57EEB7DE"/>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4A312BA"/>
    <w:multiLevelType w:val="multilevel"/>
    <w:tmpl w:val="A1A49F1E"/>
    <w:lvl w:ilvl="0">
      <w:start w:val="1"/>
      <w:numFmt w:val="decimal"/>
      <w:pStyle w:val="Heading1"/>
      <w:lvlText w:val="%1."/>
      <w:lvlJc w:val="left"/>
      <w:pPr>
        <w:ind w:left="720" w:hanging="360"/>
      </w:p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9C7596F"/>
    <w:multiLevelType w:val="multilevel"/>
    <w:tmpl w:val="70F603B4"/>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B185A06"/>
    <w:multiLevelType w:val="multilevel"/>
    <w:tmpl w:val="95F66300"/>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F1017C4"/>
    <w:multiLevelType w:val="multilevel"/>
    <w:tmpl w:val="F6AE31FA"/>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0EC59AD"/>
    <w:multiLevelType w:val="hybridMultilevel"/>
    <w:tmpl w:val="FC96C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746CE9"/>
    <w:multiLevelType w:val="multilevel"/>
    <w:tmpl w:val="88443AC4"/>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CAB7EBC"/>
    <w:multiLevelType w:val="hybridMultilevel"/>
    <w:tmpl w:val="ACD86C36"/>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8" w15:restartNumberingAfterBreak="0">
    <w:nsid w:val="4E210C22"/>
    <w:multiLevelType w:val="multilevel"/>
    <w:tmpl w:val="86A8496C"/>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31107C9"/>
    <w:multiLevelType w:val="multilevel"/>
    <w:tmpl w:val="018498DA"/>
    <w:lvl w:ilvl="0">
      <w:start w:val="1"/>
      <w:numFmt w:val="decimal"/>
      <w:lvlText w:val="%1."/>
      <w:lvlJc w:val="left"/>
      <w:pPr>
        <w:ind w:left="108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20" w15:restartNumberingAfterBreak="0">
    <w:nsid w:val="60EF6F57"/>
    <w:multiLevelType w:val="multilevel"/>
    <w:tmpl w:val="88443AC4"/>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2A76B01"/>
    <w:multiLevelType w:val="hybridMultilevel"/>
    <w:tmpl w:val="8D965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5F351A"/>
    <w:multiLevelType w:val="multilevel"/>
    <w:tmpl w:val="70F603B4"/>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79E5486"/>
    <w:multiLevelType w:val="multilevel"/>
    <w:tmpl w:val="E36C43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8B06B90"/>
    <w:multiLevelType w:val="multilevel"/>
    <w:tmpl w:val="70F603B4"/>
    <w:styleLink w:val="Style2"/>
    <w:lvl w:ilvl="0">
      <w:start w:val="1"/>
      <w:numFmt w:val="decimal"/>
      <w:lvlText w:val="%1."/>
      <w:lvlJc w:val="left"/>
      <w:pPr>
        <w:tabs>
          <w:tab w:val="num" w:pos="360"/>
        </w:tabs>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FEA362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59068D0"/>
    <w:multiLevelType w:val="multilevel"/>
    <w:tmpl w:val="0409001F"/>
    <w:numStyleLink w:val="111111"/>
  </w:abstractNum>
  <w:abstractNum w:abstractNumId="27" w15:restartNumberingAfterBreak="0">
    <w:nsid w:val="7C483BF6"/>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23"/>
  </w:num>
  <w:num w:numId="3">
    <w:abstractNumId w:val="3"/>
  </w:num>
  <w:num w:numId="4">
    <w:abstractNumId w:val="13"/>
  </w:num>
  <w:num w:numId="5">
    <w:abstractNumId w:val="2"/>
  </w:num>
  <w:num w:numId="6">
    <w:abstractNumId w:val="18"/>
  </w:num>
  <w:num w:numId="7">
    <w:abstractNumId w:val="25"/>
  </w:num>
  <w:num w:numId="8">
    <w:abstractNumId w:val="8"/>
  </w:num>
  <w:num w:numId="9">
    <w:abstractNumId w:val="21"/>
  </w:num>
  <w:num w:numId="10">
    <w:abstractNumId w:val="7"/>
  </w:num>
  <w:num w:numId="11">
    <w:abstractNumId w:val="16"/>
  </w:num>
  <w:num w:numId="12">
    <w:abstractNumId w:val="14"/>
  </w:num>
  <w:num w:numId="13">
    <w:abstractNumId w:val="27"/>
  </w:num>
  <w:num w:numId="14">
    <w:abstractNumId w:val="1"/>
  </w:num>
  <w:num w:numId="15">
    <w:abstractNumId w:val="6"/>
  </w:num>
  <w:num w:numId="16">
    <w:abstractNumId w:val="4"/>
  </w:num>
  <w:num w:numId="17">
    <w:abstractNumId w:val="17"/>
  </w:num>
  <w:num w:numId="18">
    <w:abstractNumId w:val="20"/>
  </w:num>
  <w:num w:numId="19">
    <w:abstractNumId w:val="9"/>
  </w:num>
  <w:num w:numId="20">
    <w:abstractNumId w:val="15"/>
  </w:num>
  <w:num w:numId="21">
    <w:abstractNumId w:val="11"/>
  </w:num>
  <w:num w:numId="22">
    <w:abstractNumId w:val="5"/>
  </w:num>
  <w:num w:numId="23">
    <w:abstractNumId w:val="0"/>
  </w:num>
  <w:num w:numId="24">
    <w:abstractNumId w:val="10"/>
  </w:num>
  <w:num w:numId="25">
    <w:abstractNumId w:val="12"/>
  </w:num>
  <w:num w:numId="26">
    <w:abstractNumId w:val="22"/>
  </w:num>
  <w:num w:numId="27">
    <w:abstractNumId w:val="24"/>
  </w:num>
  <w:num w:numId="28">
    <w:abstractNumId w:val="26"/>
  </w:num>
  <w:num w:numId="29">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0">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1">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2">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3">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4">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5">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6">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7">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8">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39">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0">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1">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2">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3">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4">
    <w:abstractNumId w:val="2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395"/>
    <w:rsid w:val="00005222"/>
    <w:rsid w:val="00023872"/>
    <w:rsid w:val="000409B4"/>
    <w:rsid w:val="0008494D"/>
    <w:rsid w:val="00086DFE"/>
    <w:rsid w:val="000A20A6"/>
    <w:rsid w:val="00100EC8"/>
    <w:rsid w:val="00122C99"/>
    <w:rsid w:val="00130A8E"/>
    <w:rsid w:val="001C2C04"/>
    <w:rsid w:val="00210A4A"/>
    <w:rsid w:val="0021253F"/>
    <w:rsid w:val="002326BA"/>
    <w:rsid w:val="002B53EA"/>
    <w:rsid w:val="002C16AE"/>
    <w:rsid w:val="002C62E9"/>
    <w:rsid w:val="002C757F"/>
    <w:rsid w:val="00340695"/>
    <w:rsid w:val="0034197D"/>
    <w:rsid w:val="00350D5A"/>
    <w:rsid w:val="003522D9"/>
    <w:rsid w:val="003B4098"/>
    <w:rsid w:val="003C1CAB"/>
    <w:rsid w:val="003F3E69"/>
    <w:rsid w:val="004512E0"/>
    <w:rsid w:val="00460129"/>
    <w:rsid w:val="00490EEA"/>
    <w:rsid w:val="004D57DC"/>
    <w:rsid w:val="00522392"/>
    <w:rsid w:val="005A1A55"/>
    <w:rsid w:val="005B03AD"/>
    <w:rsid w:val="005F7021"/>
    <w:rsid w:val="006012E6"/>
    <w:rsid w:val="006157D5"/>
    <w:rsid w:val="00640107"/>
    <w:rsid w:val="006A4223"/>
    <w:rsid w:val="006C36FB"/>
    <w:rsid w:val="006C4239"/>
    <w:rsid w:val="00713FBC"/>
    <w:rsid w:val="00717B4E"/>
    <w:rsid w:val="00722E05"/>
    <w:rsid w:val="007B4A59"/>
    <w:rsid w:val="007C59B7"/>
    <w:rsid w:val="00833773"/>
    <w:rsid w:val="0084533A"/>
    <w:rsid w:val="00854A22"/>
    <w:rsid w:val="008561F7"/>
    <w:rsid w:val="00867847"/>
    <w:rsid w:val="008A05B3"/>
    <w:rsid w:val="008E0F26"/>
    <w:rsid w:val="008E268C"/>
    <w:rsid w:val="008F4B77"/>
    <w:rsid w:val="00900506"/>
    <w:rsid w:val="00930903"/>
    <w:rsid w:val="00936BA9"/>
    <w:rsid w:val="0096315D"/>
    <w:rsid w:val="00966EE8"/>
    <w:rsid w:val="00982559"/>
    <w:rsid w:val="00982806"/>
    <w:rsid w:val="00987D93"/>
    <w:rsid w:val="009B71F3"/>
    <w:rsid w:val="00A05F38"/>
    <w:rsid w:val="00A100FF"/>
    <w:rsid w:val="00A5681C"/>
    <w:rsid w:val="00A57998"/>
    <w:rsid w:val="00A732ED"/>
    <w:rsid w:val="00AA00BD"/>
    <w:rsid w:val="00AB4CFA"/>
    <w:rsid w:val="00B44194"/>
    <w:rsid w:val="00B55737"/>
    <w:rsid w:val="00B63120"/>
    <w:rsid w:val="00B744CE"/>
    <w:rsid w:val="00B8139E"/>
    <w:rsid w:val="00B83695"/>
    <w:rsid w:val="00B94AF4"/>
    <w:rsid w:val="00BA2528"/>
    <w:rsid w:val="00BB4ED0"/>
    <w:rsid w:val="00BB70F5"/>
    <w:rsid w:val="00BD070B"/>
    <w:rsid w:val="00C13F11"/>
    <w:rsid w:val="00C24212"/>
    <w:rsid w:val="00C27BA5"/>
    <w:rsid w:val="00C31D9D"/>
    <w:rsid w:val="00C35003"/>
    <w:rsid w:val="00C82A18"/>
    <w:rsid w:val="00C937E0"/>
    <w:rsid w:val="00CA64E5"/>
    <w:rsid w:val="00CB29CB"/>
    <w:rsid w:val="00CC5533"/>
    <w:rsid w:val="00CE3B1F"/>
    <w:rsid w:val="00CE7D6B"/>
    <w:rsid w:val="00D10E35"/>
    <w:rsid w:val="00D14429"/>
    <w:rsid w:val="00D33624"/>
    <w:rsid w:val="00D4013A"/>
    <w:rsid w:val="00D45CAF"/>
    <w:rsid w:val="00D63730"/>
    <w:rsid w:val="00E55F30"/>
    <w:rsid w:val="00EC5D51"/>
    <w:rsid w:val="00ED47F7"/>
    <w:rsid w:val="00F50BD0"/>
    <w:rsid w:val="00FC639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7CA053"/>
  <w15:docId w15:val="{2FD5B5A4-7EF6-8944-80D5-E9FCEA841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33773"/>
    <w:pPr>
      <w:spacing w:after="200" w:line="480" w:lineRule="auto"/>
    </w:pPr>
    <w:rPr>
      <w:rFonts w:ascii="Times New Roman" w:hAnsi="Times New Roman" w:cs="Times New Roman"/>
      <w:sz w:val="22"/>
      <w:szCs w:val="22"/>
    </w:rPr>
  </w:style>
  <w:style w:type="paragraph" w:styleId="Heading10">
    <w:name w:val="heading 1"/>
    <w:basedOn w:val="Normal"/>
    <w:next w:val="Normal"/>
    <w:link w:val="Heading1Char"/>
    <w:rsid w:val="00936BA9"/>
    <w:pPr>
      <w:keepNext/>
      <w:keepLines/>
      <w:spacing w:before="480" w:after="0"/>
      <w:outlineLvl w:val="0"/>
    </w:pPr>
    <w:rPr>
      <w:rFonts w:eastAsiaTheme="majorEastAsia" w:cstheme="majorBidi"/>
      <w:b/>
      <w:bCs/>
      <w:sz w:val="24"/>
      <w:szCs w:val="32"/>
    </w:rPr>
  </w:style>
  <w:style w:type="paragraph" w:styleId="Heading20">
    <w:name w:val="heading 2"/>
    <w:basedOn w:val="Normal"/>
    <w:next w:val="Normal"/>
    <w:link w:val="Heading2Char"/>
    <w:rsid w:val="00936BA9"/>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6395"/>
    <w:pPr>
      <w:ind w:left="720"/>
      <w:contextualSpacing/>
    </w:pPr>
  </w:style>
  <w:style w:type="numbering" w:styleId="111111">
    <w:name w:val="Outline List 2"/>
    <w:basedOn w:val="NoList"/>
    <w:rsid w:val="00C31D9D"/>
    <w:pPr>
      <w:numPr>
        <w:numId w:val="13"/>
      </w:numPr>
    </w:pPr>
  </w:style>
  <w:style w:type="numbering" w:customStyle="1" w:styleId="Style1">
    <w:name w:val="Style1"/>
    <w:rsid w:val="00C31D9D"/>
    <w:pPr>
      <w:numPr>
        <w:numId w:val="14"/>
      </w:numPr>
    </w:pPr>
  </w:style>
  <w:style w:type="paragraph" w:styleId="TOC1">
    <w:name w:val="toc 1"/>
    <w:basedOn w:val="Normal"/>
    <w:next w:val="Normal"/>
    <w:autoRedefine/>
    <w:rsid w:val="005B03AD"/>
    <w:pPr>
      <w:spacing w:before="120" w:after="0"/>
    </w:pPr>
    <w:rPr>
      <w:b/>
      <w:sz w:val="24"/>
      <w:szCs w:val="24"/>
    </w:rPr>
  </w:style>
  <w:style w:type="paragraph" w:styleId="TOC2">
    <w:name w:val="toc 2"/>
    <w:basedOn w:val="Normal"/>
    <w:next w:val="Normal"/>
    <w:autoRedefine/>
    <w:rsid w:val="005B03AD"/>
    <w:pPr>
      <w:spacing w:after="0"/>
      <w:ind w:left="220"/>
    </w:pPr>
    <w:rPr>
      <w:b/>
    </w:rPr>
  </w:style>
  <w:style w:type="paragraph" w:styleId="TOC3">
    <w:name w:val="toc 3"/>
    <w:basedOn w:val="Normal"/>
    <w:next w:val="Normal"/>
    <w:autoRedefine/>
    <w:rsid w:val="005B03AD"/>
    <w:pPr>
      <w:spacing w:after="0"/>
      <w:ind w:left="440"/>
    </w:pPr>
  </w:style>
  <w:style w:type="paragraph" w:styleId="TOC4">
    <w:name w:val="toc 4"/>
    <w:basedOn w:val="Normal"/>
    <w:next w:val="Normal"/>
    <w:autoRedefine/>
    <w:rsid w:val="005B03AD"/>
    <w:pPr>
      <w:spacing w:after="0"/>
      <w:ind w:left="660"/>
    </w:pPr>
    <w:rPr>
      <w:sz w:val="20"/>
      <w:szCs w:val="20"/>
    </w:rPr>
  </w:style>
  <w:style w:type="paragraph" w:styleId="TOC5">
    <w:name w:val="toc 5"/>
    <w:basedOn w:val="Normal"/>
    <w:next w:val="Normal"/>
    <w:autoRedefine/>
    <w:rsid w:val="005B03AD"/>
    <w:pPr>
      <w:spacing w:after="0"/>
      <w:ind w:left="880"/>
    </w:pPr>
    <w:rPr>
      <w:sz w:val="20"/>
      <w:szCs w:val="20"/>
    </w:rPr>
  </w:style>
  <w:style w:type="paragraph" w:styleId="TOC6">
    <w:name w:val="toc 6"/>
    <w:basedOn w:val="Normal"/>
    <w:next w:val="Normal"/>
    <w:autoRedefine/>
    <w:rsid w:val="005B03AD"/>
    <w:pPr>
      <w:spacing w:after="0"/>
      <w:ind w:left="1100"/>
    </w:pPr>
    <w:rPr>
      <w:sz w:val="20"/>
      <w:szCs w:val="20"/>
    </w:rPr>
  </w:style>
  <w:style w:type="paragraph" w:styleId="TOC7">
    <w:name w:val="toc 7"/>
    <w:basedOn w:val="Normal"/>
    <w:next w:val="Normal"/>
    <w:autoRedefine/>
    <w:rsid w:val="005B03AD"/>
    <w:pPr>
      <w:spacing w:after="0"/>
      <w:ind w:left="1320"/>
    </w:pPr>
    <w:rPr>
      <w:sz w:val="20"/>
      <w:szCs w:val="20"/>
    </w:rPr>
  </w:style>
  <w:style w:type="paragraph" w:styleId="TOC8">
    <w:name w:val="toc 8"/>
    <w:basedOn w:val="Normal"/>
    <w:next w:val="Normal"/>
    <w:autoRedefine/>
    <w:rsid w:val="005B03AD"/>
    <w:pPr>
      <w:spacing w:after="0"/>
      <w:ind w:left="1540"/>
    </w:pPr>
    <w:rPr>
      <w:sz w:val="20"/>
      <w:szCs w:val="20"/>
    </w:rPr>
  </w:style>
  <w:style w:type="paragraph" w:styleId="TOC9">
    <w:name w:val="toc 9"/>
    <w:basedOn w:val="Normal"/>
    <w:next w:val="Normal"/>
    <w:autoRedefine/>
    <w:rsid w:val="005B03AD"/>
    <w:pPr>
      <w:spacing w:after="0"/>
      <w:ind w:left="1760"/>
    </w:pPr>
    <w:rPr>
      <w:sz w:val="20"/>
      <w:szCs w:val="20"/>
    </w:rPr>
  </w:style>
  <w:style w:type="character" w:customStyle="1" w:styleId="Heading2Char">
    <w:name w:val="Heading 2 Char"/>
    <w:basedOn w:val="DefaultParagraphFont"/>
    <w:link w:val="Heading20"/>
    <w:rsid w:val="00936BA9"/>
    <w:rPr>
      <w:rFonts w:ascii="Times New Roman" w:eastAsiaTheme="majorEastAsia" w:hAnsi="Times New Roman" w:cstheme="majorBidi"/>
      <w:b/>
      <w:bCs/>
      <w:sz w:val="22"/>
      <w:szCs w:val="26"/>
    </w:rPr>
  </w:style>
  <w:style w:type="character" w:customStyle="1" w:styleId="Heading1Char">
    <w:name w:val="Heading 1 Char"/>
    <w:basedOn w:val="DefaultParagraphFont"/>
    <w:link w:val="Heading10"/>
    <w:rsid w:val="00936BA9"/>
    <w:rPr>
      <w:rFonts w:ascii="Times New Roman" w:eastAsiaTheme="majorEastAsia" w:hAnsi="Times New Roman" w:cstheme="majorBidi"/>
      <w:b/>
      <w:bCs/>
      <w:szCs w:val="32"/>
    </w:rPr>
  </w:style>
  <w:style w:type="numbering" w:customStyle="1" w:styleId="Style2">
    <w:name w:val="Style2"/>
    <w:rsid w:val="00936BA9"/>
    <w:pPr>
      <w:numPr>
        <w:numId w:val="27"/>
      </w:numPr>
    </w:pPr>
  </w:style>
  <w:style w:type="paragraph" w:customStyle="1" w:styleId="Title1">
    <w:name w:val="Title1"/>
    <w:basedOn w:val="Normal"/>
    <w:link w:val="Title1Char"/>
    <w:qFormat/>
    <w:rsid w:val="00086DFE"/>
    <w:pPr>
      <w:spacing w:after="0"/>
      <w:jc w:val="center"/>
    </w:pPr>
    <w:rPr>
      <w:b/>
      <w:sz w:val="28"/>
    </w:rPr>
  </w:style>
  <w:style w:type="paragraph" w:customStyle="1" w:styleId="Author1">
    <w:name w:val="Author1"/>
    <w:basedOn w:val="Normal"/>
    <w:link w:val="Author1Char"/>
    <w:qFormat/>
    <w:rsid w:val="00086DFE"/>
    <w:pPr>
      <w:spacing w:after="0"/>
      <w:jc w:val="center"/>
    </w:pPr>
    <w:rPr>
      <w:sz w:val="28"/>
    </w:rPr>
  </w:style>
  <w:style w:type="character" w:customStyle="1" w:styleId="Title1Char">
    <w:name w:val="Title1 Char"/>
    <w:basedOn w:val="DefaultParagraphFont"/>
    <w:link w:val="Title1"/>
    <w:rsid w:val="00086DFE"/>
    <w:rPr>
      <w:rFonts w:ascii="Times New Roman" w:hAnsi="Times New Roman"/>
      <w:b/>
      <w:sz w:val="28"/>
      <w:szCs w:val="22"/>
    </w:rPr>
  </w:style>
  <w:style w:type="paragraph" w:customStyle="1" w:styleId="Heading1">
    <w:name w:val="Heading1"/>
    <w:basedOn w:val="Heading10"/>
    <w:link w:val="Heading1Char0"/>
    <w:qFormat/>
    <w:rsid w:val="00086DFE"/>
    <w:pPr>
      <w:numPr>
        <w:numId w:val="21"/>
      </w:numPr>
      <w:spacing w:before="0"/>
      <w:ind w:left="360"/>
    </w:pPr>
  </w:style>
  <w:style w:type="character" w:customStyle="1" w:styleId="Author1Char">
    <w:name w:val="Author1 Char"/>
    <w:basedOn w:val="DefaultParagraphFont"/>
    <w:link w:val="Author1"/>
    <w:rsid w:val="00086DFE"/>
    <w:rPr>
      <w:rFonts w:ascii="Times New Roman" w:hAnsi="Times New Roman"/>
      <w:sz w:val="28"/>
      <w:szCs w:val="22"/>
    </w:rPr>
  </w:style>
  <w:style w:type="paragraph" w:customStyle="1" w:styleId="Heading2">
    <w:name w:val="Heading2"/>
    <w:basedOn w:val="Heading10"/>
    <w:link w:val="Heading2Char0"/>
    <w:qFormat/>
    <w:rsid w:val="00086DFE"/>
    <w:pPr>
      <w:numPr>
        <w:ilvl w:val="1"/>
        <w:numId w:val="21"/>
      </w:numPr>
      <w:spacing w:before="0"/>
    </w:pPr>
    <w:rPr>
      <w:b w:val="0"/>
      <w:u w:val="single"/>
    </w:rPr>
  </w:style>
  <w:style w:type="character" w:customStyle="1" w:styleId="Heading1Char0">
    <w:name w:val="Heading1 Char"/>
    <w:basedOn w:val="Heading1Char"/>
    <w:link w:val="Heading1"/>
    <w:rsid w:val="00086DFE"/>
    <w:rPr>
      <w:rFonts w:ascii="Times New Roman" w:eastAsiaTheme="majorEastAsia" w:hAnsi="Times New Roman" w:cstheme="majorBidi"/>
      <w:b/>
      <w:bCs/>
      <w:szCs w:val="32"/>
    </w:rPr>
  </w:style>
  <w:style w:type="paragraph" w:customStyle="1" w:styleId="Heading3">
    <w:name w:val="Heading3"/>
    <w:basedOn w:val="Heading10"/>
    <w:link w:val="Heading3Char"/>
    <w:qFormat/>
    <w:rsid w:val="00086DFE"/>
    <w:pPr>
      <w:numPr>
        <w:ilvl w:val="2"/>
        <w:numId w:val="21"/>
      </w:numPr>
      <w:spacing w:before="0"/>
      <w:ind w:left="1260"/>
    </w:pPr>
    <w:rPr>
      <w:b w:val="0"/>
      <w:i/>
    </w:rPr>
  </w:style>
  <w:style w:type="character" w:customStyle="1" w:styleId="Heading2Char0">
    <w:name w:val="Heading2 Char"/>
    <w:basedOn w:val="Heading2Char"/>
    <w:link w:val="Heading2"/>
    <w:rsid w:val="00086DFE"/>
    <w:rPr>
      <w:rFonts w:ascii="Times New Roman" w:eastAsiaTheme="majorEastAsia" w:hAnsi="Times New Roman" w:cstheme="majorBidi"/>
      <w:b w:val="0"/>
      <w:bCs/>
      <w:sz w:val="22"/>
      <w:szCs w:val="32"/>
      <w:u w:val="single"/>
    </w:rPr>
  </w:style>
  <w:style w:type="character" w:customStyle="1" w:styleId="Heading3Char">
    <w:name w:val="Heading3 Char"/>
    <w:basedOn w:val="Heading1Char"/>
    <w:link w:val="Heading3"/>
    <w:rsid w:val="00086DFE"/>
    <w:rPr>
      <w:rFonts w:ascii="Times New Roman" w:eastAsiaTheme="majorEastAsia" w:hAnsi="Times New Roman" w:cstheme="majorBidi"/>
      <w:b w:val="0"/>
      <w:bCs/>
      <w:i/>
      <w:szCs w:val="32"/>
    </w:rPr>
  </w:style>
  <w:style w:type="table" w:styleId="TableGrid">
    <w:name w:val="Table Grid"/>
    <w:basedOn w:val="TableNormal"/>
    <w:rsid w:val="000A20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2B53EA"/>
    <w:pPr>
      <w:tabs>
        <w:tab w:val="center" w:pos="4680"/>
        <w:tab w:val="right" w:pos="9360"/>
      </w:tabs>
      <w:spacing w:after="0" w:line="240" w:lineRule="auto"/>
    </w:pPr>
  </w:style>
  <w:style w:type="character" w:customStyle="1" w:styleId="HeaderChar">
    <w:name w:val="Header Char"/>
    <w:basedOn w:val="DefaultParagraphFont"/>
    <w:link w:val="Header"/>
    <w:rsid w:val="002B53EA"/>
    <w:rPr>
      <w:rFonts w:ascii="Times New Roman" w:hAnsi="Times New Roman" w:cs="Times New Roman"/>
      <w:sz w:val="22"/>
      <w:szCs w:val="22"/>
    </w:rPr>
  </w:style>
  <w:style w:type="paragraph" w:styleId="Footer">
    <w:name w:val="footer"/>
    <w:basedOn w:val="Normal"/>
    <w:link w:val="FooterChar"/>
    <w:unhideWhenUsed/>
    <w:rsid w:val="002B53EA"/>
    <w:pPr>
      <w:tabs>
        <w:tab w:val="center" w:pos="4680"/>
        <w:tab w:val="right" w:pos="9360"/>
      </w:tabs>
      <w:spacing w:after="0" w:line="240" w:lineRule="auto"/>
    </w:pPr>
  </w:style>
  <w:style w:type="character" w:customStyle="1" w:styleId="FooterChar">
    <w:name w:val="Footer Char"/>
    <w:basedOn w:val="DefaultParagraphFont"/>
    <w:link w:val="Footer"/>
    <w:rsid w:val="002B53EA"/>
    <w:rPr>
      <w:rFonts w:ascii="Times New Roman" w:hAnsi="Times New Roman" w:cs="Times New Roman"/>
      <w:sz w:val="22"/>
      <w:szCs w:val="22"/>
    </w:rPr>
  </w:style>
  <w:style w:type="paragraph" w:customStyle="1" w:styleId="References">
    <w:name w:val="References"/>
    <w:basedOn w:val="Normal"/>
    <w:link w:val="ReferencesChar"/>
    <w:qFormat/>
    <w:rsid w:val="00833773"/>
    <w:pPr>
      <w:spacing w:line="276" w:lineRule="auto"/>
      <w:ind w:left="720" w:hanging="720"/>
    </w:pPr>
  </w:style>
  <w:style w:type="paragraph" w:customStyle="1" w:styleId="Code">
    <w:name w:val="Code"/>
    <w:basedOn w:val="Normal"/>
    <w:link w:val="CodeChar"/>
    <w:qFormat/>
    <w:rsid w:val="00833773"/>
    <w:pPr>
      <w:spacing w:after="0" w:line="240" w:lineRule="auto"/>
    </w:pPr>
    <w:rPr>
      <w:rFonts w:ascii="Courier New" w:hAnsi="Courier New" w:cs="Courier New"/>
      <w:sz w:val="18"/>
    </w:rPr>
  </w:style>
  <w:style w:type="character" w:customStyle="1" w:styleId="ReferencesChar">
    <w:name w:val="References Char"/>
    <w:basedOn w:val="DefaultParagraphFont"/>
    <w:link w:val="References"/>
    <w:rsid w:val="00833773"/>
    <w:rPr>
      <w:rFonts w:ascii="Times New Roman" w:hAnsi="Times New Roman" w:cs="Times New Roman"/>
      <w:sz w:val="22"/>
      <w:szCs w:val="22"/>
    </w:rPr>
  </w:style>
  <w:style w:type="character" w:customStyle="1" w:styleId="CodeChar">
    <w:name w:val="Code Char"/>
    <w:basedOn w:val="DefaultParagraphFont"/>
    <w:link w:val="Code"/>
    <w:rsid w:val="00833773"/>
    <w:rPr>
      <w:rFonts w:ascii="Courier New" w:hAnsi="Courier New" w:cs="Courier New"/>
      <w:sz w:val="18"/>
      <w:szCs w:val="22"/>
    </w:rPr>
  </w:style>
  <w:style w:type="paragraph" w:customStyle="1" w:styleId="Commands">
    <w:name w:val="Commands"/>
    <w:basedOn w:val="Normal"/>
    <w:link w:val="CommandsChar"/>
    <w:qFormat/>
    <w:rsid w:val="0021253F"/>
    <w:rPr>
      <w:rFonts w:ascii="Courier New" w:hAnsi="Courier New" w:cs="Courier New"/>
    </w:rPr>
  </w:style>
  <w:style w:type="character" w:customStyle="1" w:styleId="CommandsChar">
    <w:name w:val="Commands Char"/>
    <w:basedOn w:val="DefaultParagraphFont"/>
    <w:link w:val="Commands"/>
    <w:rsid w:val="0021253F"/>
    <w:rPr>
      <w:rFonts w:ascii="Courier New" w:hAnsi="Courier New" w:cs="Courier New"/>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190729">
      <w:bodyDiv w:val="1"/>
      <w:marLeft w:val="0"/>
      <w:marRight w:val="0"/>
      <w:marTop w:val="0"/>
      <w:marBottom w:val="0"/>
      <w:divBdr>
        <w:top w:val="none" w:sz="0" w:space="0" w:color="auto"/>
        <w:left w:val="none" w:sz="0" w:space="0" w:color="auto"/>
        <w:bottom w:val="none" w:sz="0" w:space="0" w:color="auto"/>
        <w:right w:val="none" w:sz="0" w:space="0" w:color="auto"/>
      </w:divBdr>
    </w:div>
    <w:div w:id="14382082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05CCC-35D8-4BCF-A66E-C84CC5B9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TotalTime>
  <Pages>14</Pages>
  <Words>5601</Words>
  <Characters>31930</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Idaho</Company>
  <LinksUpToDate>false</LinksUpToDate>
  <CharactersWithSpaces>3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an Meddens</dc:creator>
  <cp:keywords/>
  <cp:lastModifiedBy>Anthony Martinez</cp:lastModifiedBy>
  <cp:revision>16</cp:revision>
  <dcterms:created xsi:type="dcterms:W3CDTF">2018-06-22T18:47:00Z</dcterms:created>
  <dcterms:modified xsi:type="dcterms:W3CDTF">2018-06-3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3c1a36f3-0cbe-39fa-ba18-c6d1e0d79840</vt:lpwstr>
  </property>
  <property fmtid="{D5CDD505-2E9C-101B-9397-08002B2CF9AE}" pid="24" name="Mendeley Citation Style_1">
    <vt:lpwstr>http://www.zotero.org/styles/springer-basic-author-date</vt:lpwstr>
  </property>
</Properties>
</file>